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C533F1" w14:textId="77777777" w:rsidR="006445D2" w:rsidRPr="00194AB7" w:rsidRDefault="006445D2" w:rsidP="00867B8C">
      <w:pPr>
        <w:spacing w:before="240" w:after="240" w:line="360" w:lineRule="auto"/>
        <w:jc w:val="both"/>
        <w:rPr>
          <w:rFonts w:ascii="Times New Roman" w:hAnsi="Times New Roman" w:cs="Times New Roman"/>
        </w:rPr>
      </w:pPr>
    </w:p>
    <w:p w14:paraId="5C966E4C" w14:textId="77777777"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p>
    <w:p w14:paraId="121249B5" w14:textId="77777777"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p>
    <w:p w14:paraId="366694B8" w14:textId="2C2D2FFB"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Abstract</w:t>
      </w:r>
    </w:p>
    <w:p w14:paraId="5630E0CE" w14:textId="77777777" w:rsidR="006445D2" w:rsidRPr="00194AB7" w:rsidRDefault="006445D2" w:rsidP="00867B8C">
      <w:pPr>
        <w:spacing w:before="240" w:after="240" w:line="360" w:lineRule="auto"/>
        <w:jc w:val="both"/>
        <w:rPr>
          <w:rFonts w:ascii="Times New Roman" w:hAnsi="Times New Roman" w:cs="Times New Roman"/>
        </w:rPr>
      </w:pPr>
    </w:p>
    <w:p w14:paraId="18642D77" w14:textId="77777777" w:rsidR="006445D2" w:rsidRPr="00194AB7" w:rsidRDefault="006445D2" w:rsidP="00867B8C">
      <w:pPr>
        <w:pStyle w:val="Heading1"/>
        <w:numPr>
          <w:ilvl w:val="0"/>
          <w:numId w:val="0"/>
        </w:numPr>
        <w:spacing w:before="240" w:after="240" w:line="360" w:lineRule="auto"/>
        <w:ind w:left="432"/>
        <w:jc w:val="both"/>
        <w:rPr>
          <w:rFonts w:ascii="Times New Roman" w:hAnsi="Times New Roman" w:cs="Times New Roman"/>
          <w:color w:val="auto"/>
          <w:sz w:val="24"/>
          <w:szCs w:val="24"/>
        </w:rPr>
      </w:pPr>
    </w:p>
    <w:p w14:paraId="727589E4" w14:textId="61014EB5" w:rsidR="006445D2" w:rsidRPr="00194AB7" w:rsidRDefault="006445D2" w:rsidP="00867B8C">
      <w:pPr>
        <w:pStyle w:val="Heading1"/>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Introduction</w:t>
      </w:r>
    </w:p>
    <w:p w14:paraId="70D0171A" w14:textId="77777777" w:rsidR="00967D2C" w:rsidRPr="00194AB7" w:rsidRDefault="00967D2C" w:rsidP="00867B8C">
      <w:pPr>
        <w:pStyle w:val="Default"/>
        <w:spacing w:before="240" w:after="240" w:line="360" w:lineRule="auto"/>
        <w:jc w:val="both"/>
      </w:pPr>
      <w:r w:rsidRPr="00194AB7">
        <w:t xml:space="preserve">Life on earth is based on carbon; dry organic matter is 45 – 50% carbon. Tracking flows of carbon is therefore one of the main ways that scientists conceptualise the functioning of the biosphere. To grow, terrestrial plants need to acquire carbon from the atmosphere through the process of photosynthesis. Typically, about half of the carbon acquired through photosynthesis is respired, while the other half is used to grow new plant tissue (Waring et al. 1998). Studies of plant growth responses to environmental change therefore very commonly include measurements of photosynthetic responses. However, it is observed that in many circumstances, growth and photosynthesis do not correlate. </w:t>
      </w:r>
    </w:p>
    <w:p w14:paraId="5690199F" w14:textId="7A1323DF" w:rsidR="006445D2" w:rsidRDefault="00967D2C" w:rsidP="00867B8C">
      <w:pPr>
        <w:spacing w:before="240" w:after="240" w:line="360" w:lineRule="auto"/>
        <w:jc w:val="both"/>
        <w:rPr>
          <w:rFonts w:ascii="Times New Roman" w:hAnsi="Times New Roman" w:cs="Times New Roman"/>
        </w:rPr>
      </w:pPr>
      <w:r w:rsidRPr="00194AB7">
        <w:rPr>
          <w:rFonts w:ascii="Times New Roman" w:hAnsi="Times New Roman" w:cs="Times New Roman"/>
        </w:rPr>
        <w:t>These circumstances include the onset of drought stress. It is well known that growth is more sensitive to water limitation than photosynthesis (e.g. Bradford &amp; Hsiao 1982, Muller et al. 2011, Mitchell et al. 2014). Similarly, nutrient stress has been shown to impact on plant growth through reduction in allocation to growth rather than through a reduction in leaf photosynthetic rate (e.g. McDonald et al. 1986). Cross-species comparisons also frequently show that relative growth rate is not correlated with leaf-level photosynthetic rate (e.g. Curtis 1969, Poorter et al. 1990). At the forest stand scale, studies often show that temporal and spatial variations in gross primary production are not reflected in differences in wood production (e.g. Guillemot et al. 2015, Malhi et al. 2015).</w:t>
      </w:r>
    </w:p>
    <w:p w14:paraId="11B6AE60" w14:textId="4ED15EB6" w:rsidR="005057AD" w:rsidRPr="005057AD" w:rsidRDefault="005057AD" w:rsidP="005057AD">
      <w:pPr>
        <w:spacing w:before="240" w:after="240" w:line="360" w:lineRule="auto"/>
        <w:jc w:val="both"/>
        <w:rPr>
          <w:rFonts w:ascii="Times New Roman" w:hAnsi="Times New Roman" w:cs="Times New Roman"/>
          <w:bCs/>
          <w:lang w:val="en-US"/>
        </w:rPr>
      </w:pPr>
      <w:r w:rsidRPr="005057AD">
        <w:rPr>
          <w:rFonts w:ascii="Times New Roman" w:hAnsi="Times New Roman" w:cs="Times New Roman"/>
          <w:bCs/>
          <w:lang w:val="en-US"/>
        </w:rPr>
        <w:t xml:space="preserve">This lack of correlation between photosynthesis and growth is a longstanding puzzle in plant ecophysiology that severely compromises our predictive understanding of the </w:t>
      </w:r>
      <w:r w:rsidRPr="005057AD">
        <w:rPr>
          <w:rFonts w:ascii="Times New Roman" w:hAnsi="Times New Roman" w:cs="Times New Roman"/>
          <w:bCs/>
          <w:lang w:val="en-US"/>
        </w:rPr>
        <w:lastRenderedPageBreak/>
        <w:t>determinants of plant growth and survival. The reasons for the poor relationship between photosynthesis and growth are hotly debated. Körner (2003, 2013) has argued strongly that the reason for the lack of correlation is that plant growth is not carbon limited, but rather is limited by other environmental constraints. He argues that meristematic activity is limited by conditions such as cold temperatures and water stress and that under such conditions the supply of carbon from photosynthesis will exceed the plant’s ability to utilise the carbon in growth.</w:t>
      </w:r>
    </w:p>
    <w:p w14:paraId="284C42D6" w14:textId="076F075B" w:rsidR="005057AD" w:rsidRDefault="006C2CF0" w:rsidP="005057AD">
      <w:pPr>
        <w:spacing w:before="240" w:after="240" w:line="360" w:lineRule="auto"/>
        <w:jc w:val="both"/>
        <w:rPr>
          <w:rFonts w:ascii="Times New Roman" w:hAnsi="Times New Roman" w:cs="Times New Roman"/>
          <w:lang w:val="en-US"/>
        </w:rPr>
      </w:pPr>
      <w:r w:rsidRPr="006C2CF0">
        <w:rPr>
          <w:rFonts w:ascii="Times New Roman" w:hAnsi="Times New Roman" w:cs="Times New Roman"/>
          <w:lang w:val="en-US"/>
        </w:rPr>
        <w:t xml:space="preserve">Additionally, plant survival of stressful events depends on adequate storage of reserves. Depletion of reserves during drought (‘carbon starvation’) is thought to be one of the causes of drought mortality (McDowell et al. 2008). Reserves are also needed for recovery following major disturbances such as fire or herbivory. There is an increasing awareness that if we are to understand plant vulnerability to stress and disturbance, we will need to quantify the rates at which </w:t>
      </w:r>
      <w:r w:rsidR="005F0E21">
        <w:rPr>
          <w:rFonts w:ascii="Times New Roman" w:hAnsi="Times New Roman" w:cs="Times New Roman"/>
          <w:lang w:val="en-US"/>
        </w:rPr>
        <w:t>plants form, and draw down from</w:t>
      </w:r>
      <w:r w:rsidRPr="006C2CF0">
        <w:rPr>
          <w:rFonts w:ascii="Times New Roman" w:hAnsi="Times New Roman" w:cs="Times New Roman"/>
          <w:lang w:val="en-US"/>
        </w:rPr>
        <w:t xml:space="preserve"> reserves (Sala et al. 2012). At present, vegetation models completely fail to capture these processes in a biologically meaningful way. We recently explored how leading ecosystem models represent storage of NSC (De Kauwe et al. 2014), and found that none included physiological hypotheses for the role of storage. Instead, storage was simply used as a buffer to allow net photosynthesis and growth to occur at different times of year. Different models implemented the buffer in quite different ways, resulting in radically different estimates of the storage pool size, ranging from 50 – 2000 g C m</w:t>
      </w:r>
      <w:r w:rsidRPr="005F0E21">
        <w:rPr>
          <w:rFonts w:ascii="Times New Roman" w:hAnsi="Times New Roman" w:cs="Times New Roman"/>
          <w:vertAlign w:val="superscript"/>
          <w:lang w:val="en-US"/>
        </w:rPr>
        <w:t>-2</w:t>
      </w:r>
      <w:r w:rsidRPr="006C2CF0">
        <w:rPr>
          <w:rFonts w:ascii="Times New Roman" w:hAnsi="Times New Roman" w:cs="Times New Roman"/>
          <w:lang w:val="en-US"/>
        </w:rPr>
        <w:t xml:space="preserve"> </w:t>
      </w:r>
      <w:r w:rsidR="005F0E21">
        <w:rPr>
          <w:rFonts w:ascii="Times New Roman" w:hAnsi="Times New Roman" w:cs="Times New Roman"/>
          <w:lang w:val="en-US"/>
        </w:rPr>
        <w:t>(De Kauwe et al. 2014</w:t>
      </w:r>
      <w:r w:rsidRPr="006C2CF0">
        <w:rPr>
          <w:rFonts w:ascii="Times New Roman" w:hAnsi="Times New Roman" w:cs="Times New Roman"/>
          <w:lang w:val="en-US"/>
        </w:rPr>
        <w:t>). The estimates of stored carbon are therefore not representative of the plant carbon reserves and could not be used to evaluate likely survival under stress.</w:t>
      </w:r>
    </w:p>
    <w:p w14:paraId="3BB3AA23" w14:textId="23F84536" w:rsidR="006C2CF0" w:rsidRDefault="005F0E21" w:rsidP="005057AD">
      <w:pPr>
        <w:spacing w:before="240" w:after="240" w:line="360" w:lineRule="auto"/>
        <w:jc w:val="both"/>
        <w:rPr>
          <w:rFonts w:ascii="Times New Roman" w:hAnsi="Times New Roman" w:cs="Times New Roman"/>
          <w:lang w:val="en-US"/>
        </w:rPr>
      </w:pPr>
      <w:r w:rsidRPr="005F0E21">
        <w:rPr>
          <w:rFonts w:ascii="Times New Roman" w:hAnsi="Times New Roman" w:cs="Times New Roman"/>
          <w:lang w:val="en-US"/>
        </w:rPr>
        <w:t>One of the major stumbling blocks to advances in this area is a lack of quantitative information. Although it is often shown that growth and photosynthesis are not related, we do not generally know by how much they differ, on what timescale they differ, or even how much we might expect them to differ under alternative hypotheses. This lack of quantitative information makes it impossible to assess the importance of storage in determining plant growth and survival, and undermines our ability to predict likely future respon</w:t>
      </w:r>
      <w:r w:rsidR="00270361">
        <w:rPr>
          <w:rFonts w:ascii="Times New Roman" w:hAnsi="Times New Roman" w:cs="Times New Roman"/>
          <w:lang w:val="en-US"/>
        </w:rPr>
        <w:t>ses. The specific research goal</w:t>
      </w:r>
      <w:r w:rsidRPr="005F0E21">
        <w:rPr>
          <w:rFonts w:ascii="Times New Roman" w:hAnsi="Times New Roman" w:cs="Times New Roman"/>
          <w:lang w:val="en-US"/>
        </w:rPr>
        <w:t xml:space="preserve"> of this </w:t>
      </w:r>
      <w:r w:rsidR="00270361">
        <w:rPr>
          <w:rFonts w:ascii="Times New Roman" w:hAnsi="Times New Roman" w:cs="Times New Roman"/>
          <w:lang w:val="en-US"/>
        </w:rPr>
        <w:t>paper</w:t>
      </w:r>
      <w:r w:rsidRPr="005F0E21">
        <w:rPr>
          <w:rFonts w:ascii="Times New Roman" w:hAnsi="Times New Roman" w:cs="Times New Roman"/>
          <w:lang w:val="en-US"/>
        </w:rPr>
        <w:t xml:space="preserve"> </w:t>
      </w:r>
      <w:r w:rsidR="00270361">
        <w:rPr>
          <w:rFonts w:ascii="Times New Roman" w:hAnsi="Times New Roman" w:cs="Times New Roman"/>
          <w:lang w:val="en-US"/>
        </w:rPr>
        <w:t>is</w:t>
      </w:r>
      <w:r w:rsidRPr="005F0E21">
        <w:rPr>
          <w:rFonts w:ascii="Times New Roman" w:hAnsi="Times New Roman" w:cs="Times New Roman"/>
          <w:lang w:val="en-US"/>
        </w:rPr>
        <w:t xml:space="preserve"> therefore to use quantitative approaches to calculate how much C </w:t>
      </w:r>
      <w:r w:rsidRPr="005F0E21">
        <w:rPr>
          <w:rFonts w:ascii="Times New Roman" w:hAnsi="Times New Roman" w:cs="Times New Roman"/>
          <w:i/>
          <w:iCs/>
          <w:lang w:val="en-US"/>
        </w:rPr>
        <w:t xml:space="preserve">is </w:t>
      </w:r>
      <w:r w:rsidRPr="005F0E21">
        <w:rPr>
          <w:rFonts w:ascii="Times New Roman" w:hAnsi="Times New Roman" w:cs="Times New Roman"/>
          <w:lang w:val="en-US"/>
        </w:rPr>
        <w:t xml:space="preserve">allocated to storage under </w:t>
      </w:r>
      <w:r w:rsidR="00270361">
        <w:rPr>
          <w:rFonts w:ascii="Times New Roman" w:hAnsi="Times New Roman" w:cs="Times New Roman"/>
          <w:lang w:val="en-US"/>
        </w:rPr>
        <w:t>belowground soil restricted</w:t>
      </w:r>
      <w:r w:rsidRPr="005F0E21">
        <w:rPr>
          <w:rFonts w:ascii="Times New Roman" w:hAnsi="Times New Roman" w:cs="Times New Roman"/>
          <w:lang w:val="en-US"/>
        </w:rPr>
        <w:t xml:space="preserve"> </w:t>
      </w:r>
      <w:r w:rsidR="00270361">
        <w:rPr>
          <w:rFonts w:ascii="Times New Roman" w:hAnsi="Times New Roman" w:cs="Times New Roman"/>
          <w:lang w:val="en-US"/>
        </w:rPr>
        <w:t>condition</w:t>
      </w:r>
      <w:r w:rsidRPr="005F0E21">
        <w:rPr>
          <w:rFonts w:ascii="Times New Roman" w:hAnsi="Times New Roman" w:cs="Times New Roman"/>
          <w:lang w:val="en-US"/>
        </w:rPr>
        <w:t>s. Testing our theoretical predictions against the observations will provide important insights into the regulation of carbohydrate storage, and will significantly advance our ability to predict the impacts of environmental change on plant growth and vulnerability to stress.</w:t>
      </w:r>
    </w:p>
    <w:p w14:paraId="419719AE" w14:textId="63B3A026" w:rsidR="009D34F6" w:rsidRDefault="00270361" w:rsidP="00270361">
      <w:pPr>
        <w:spacing w:before="240" w:after="240" w:line="360" w:lineRule="auto"/>
        <w:jc w:val="both"/>
        <w:rPr>
          <w:rFonts w:ascii="Times New Roman" w:hAnsi="Times New Roman" w:cs="Times New Roman"/>
          <w:lang w:val="en-US"/>
        </w:rPr>
      </w:pPr>
      <w:r w:rsidRPr="00270361">
        <w:rPr>
          <w:rFonts w:ascii="Times New Roman" w:hAnsi="Times New Roman" w:cs="Times New Roman"/>
          <w:lang w:val="en-US"/>
        </w:rPr>
        <w:t xml:space="preserve">We urgently need to quantify rates of carbon storage and utilisation. Many experiments do measure aspects of the carbon balance, including leaf photosynthesis, tissue respiration rates, NSC concentrations and plant biomass, but these measurements are very rarely connected to provide an overall estimate of the plant carbon balance. </w:t>
      </w:r>
      <w:r w:rsidR="009D34F6">
        <w:rPr>
          <w:rFonts w:ascii="Times New Roman" w:hAnsi="Times New Roman" w:cs="Times New Roman"/>
          <w:lang w:val="en-US"/>
        </w:rPr>
        <w:t>Here w</w:t>
      </w:r>
      <w:r w:rsidR="009D34F6" w:rsidRPr="00270361">
        <w:rPr>
          <w:rFonts w:ascii="Times New Roman" w:hAnsi="Times New Roman" w:cs="Times New Roman"/>
          <w:lang w:val="en-US"/>
        </w:rPr>
        <w:t xml:space="preserve">e use a mass balance approach, combining these measurements, to infer the rate and timing of transfer of NSC to and from storage. </w:t>
      </w:r>
      <w:r w:rsidR="009D34F6" w:rsidRPr="00867B8C">
        <w:rPr>
          <w:rFonts w:ascii="Times New Roman" w:hAnsi="Times New Roman" w:cs="Times New Roman"/>
          <w:lang w:val="en-US"/>
        </w:rPr>
        <w:t xml:space="preserve">The goal of this </w:t>
      </w:r>
      <w:r w:rsidR="009D34F6">
        <w:rPr>
          <w:rFonts w:ascii="Times New Roman" w:hAnsi="Times New Roman" w:cs="Times New Roman"/>
          <w:lang w:val="en-US"/>
        </w:rPr>
        <w:t>research</w:t>
      </w:r>
      <w:r w:rsidR="009D34F6" w:rsidRPr="00867B8C">
        <w:rPr>
          <w:rFonts w:ascii="Times New Roman" w:hAnsi="Times New Roman" w:cs="Times New Roman"/>
          <w:lang w:val="en-US"/>
        </w:rPr>
        <w:t xml:space="preserve"> is to quantify from existing experimental data how much carbon is stored as reserves, and when. Storage and utilisation of reserves can be inferred from mass balance when there are frequent measurements of photosynthesis, respiration, NSC reserves, and growth. Mass balance approaches to infer carbon storage have been applied to data alone (Klein &amp; Hoch 2015) or to process-based models parameterised with data (Schiestl-Aalto et al. 2015). Using data alone can be problematic because data are incomplete and subject to varying integration times, gaps and biases. There are also problems with applying process-based models to data because of the need to make model assumptions that can pre-determine the o</w:t>
      </w:r>
      <w:r w:rsidR="004F47A8">
        <w:rPr>
          <w:rFonts w:ascii="Times New Roman" w:hAnsi="Times New Roman" w:cs="Times New Roman"/>
          <w:lang w:val="en-US"/>
        </w:rPr>
        <w:t>utcomes (Williams et al. 2005).</w:t>
      </w:r>
    </w:p>
    <w:p w14:paraId="5B5501C4" w14:textId="7D13B2FC" w:rsidR="00B40862" w:rsidRDefault="00270361" w:rsidP="00270361">
      <w:pPr>
        <w:spacing w:before="240" w:after="240" w:line="360" w:lineRule="auto"/>
        <w:jc w:val="both"/>
        <w:rPr>
          <w:rFonts w:ascii="Times New Roman" w:hAnsi="Times New Roman" w:cs="Times New Roman"/>
          <w:lang w:val="en-US"/>
        </w:rPr>
      </w:pPr>
      <w:r w:rsidRPr="00270361">
        <w:rPr>
          <w:rFonts w:ascii="Times New Roman" w:hAnsi="Times New Roman" w:cs="Times New Roman"/>
          <w:lang w:val="en-US"/>
        </w:rPr>
        <w:t xml:space="preserve">A mass balance approach can clearly show the size and timing of the temporal disconnect between photosynthetic uptake and growth (Klein &amp; Hoch 2015). However, putting together a mass balance is not a simple back-calculation from the component measurements because there are significant uncertainties in each measurement. We use </w:t>
      </w:r>
      <w:r w:rsidRPr="00270361">
        <w:rPr>
          <w:rFonts w:ascii="Times New Roman" w:hAnsi="Times New Roman" w:cs="Times New Roman"/>
          <w:bCs/>
          <w:lang w:val="en-US"/>
        </w:rPr>
        <w:t xml:space="preserve">data assimilation technique </w:t>
      </w:r>
      <w:r w:rsidRPr="00270361">
        <w:rPr>
          <w:rFonts w:ascii="Times New Roman" w:hAnsi="Times New Roman" w:cs="Times New Roman"/>
          <w:lang w:val="en-US"/>
        </w:rPr>
        <w:t>(Williams et al. 2005) to infer the m</w:t>
      </w:r>
      <w:r w:rsidR="004F47A8">
        <w:rPr>
          <w:rFonts w:ascii="Times New Roman" w:hAnsi="Times New Roman" w:cs="Times New Roman"/>
          <w:lang w:val="en-US"/>
        </w:rPr>
        <w:t xml:space="preserve">ass balances from measurements. </w:t>
      </w:r>
      <w:r w:rsidR="00B40862" w:rsidRPr="00867B8C">
        <w:rPr>
          <w:rFonts w:ascii="Times New Roman" w:hAnsi="Times New Roman" w:cs="Times New Roman"/>
          <w:lang w:val="en-US"/>
        </w:rPr>
        <w:t xml:space="preserve">Data assimilation (DA) is an approach that combines models and data; rather than specifying model parameters in advance, it attempts to find parameter ensembles most consistent with observations (Lorenc, 1995). The model contains the underlying physical principles – in </w:t>
      </w:r>
      <w:r w:rsidR="00B40862">
        <w:rPr>
          <w:rFonts w:ascii="Times New Roman" w:hAnsi="Times New Roman" w:cs="Times New Roman"/>
          <w:lang w:val="en-US"/>
        </w:rPr>
        <w:t>our</w:t>
      </w:r>
      <w:r w:rsidR="00B40862" w:rsidRPr="00867B8C">
        <w:rPr>
          <w:rFonts w:ascii="Times New Roman" w:hAnsi="Times New Roman" w:cs="Times New Roman"/>
          <w:lang w:val="en-US"/>
        </w:rPr>
        <w:t xml:space="preserve"> case the principle of mass balance. The available data are then incorporated into the model parameters by a fitting process, which takes account of data uncertainty. Algorithms commonly used for this process include MCMC (Markov Chain Monte Carlo) and Kalman filter approaches (Fox et al. 2009). The end result is an analysis with clear confidence intervals on states, fluxes and parameters, and their error covariances. </w:t>
      </w:r>
    </w:p>
    <w:p w14:paraId="7692CA97" w14:textId="5AD5E8E8" w:rsidR="006C2CF0" w:rsidRDefault="00270361" w:rsidP="00270361">
      <w:pPr>
        <w:spacing w:before="240" w:after="240" w:line="360" w:lineRule="auto"/>
        <w:jc w:val="both"/>
        <w:rPr>
          <w:rFonts w:ascii="Times New Roman" w:hAnsi="Times New Roman" w:cs="Times New Roman"/>
          <w:lang w:val="en-US"/>
        </w:rPr>
      </w:pPr>
      <w:r w:rsidRPr="00270361">
        <w:rPr>
          <w:rFonts w:ascii="Times New Roman" w:hAnsi="Times New Roman" w:cs="Times New Roman"/>
          <w:lang w:val="en-US"/>
        </w:rPr>
        <w:t xml:space="preserve">This approach is ideal because it will allow us to place uncertainty bounds on fluxes based on measurement uncertainty. Importantly, having uncertainty bounds allows us to estimate the likelihood of alternative hypotheses for storage dynamics. The data assimilation framework that we develop </w:t>
      </w:r>
      <w:r>
        <w:rPr>
          <w:rFonts w:ascii="Times New Roman" w:hAnsi="Times New Roman" w:cs="Times New Roman"/>
          <w:bCs/>
          <w:lang w:val="en-US"/>
        </w:rPr>
        <w:t>is</w:t>
      </w:r>
      <w:r w:rsidRPr="00270361">
        <w:rPr>
          <w:rFonts w:ascii="Times New Roman" w:hAnsi="Times New Roman" w:cs="Times New Roman"/>
          <w:bCs/>
          <w:lang w:val="en-US"/>
        </w:rPr>
        <w:t xml:space="preserve"> applied to a </w:t>
      </w:r>
      <w:r>
        <w:rPr>
          <w:rFonts w:ascii="Times New Roman" w:hAnsi="Times New Roman" w:cs="Times New Roman"/>
          <w:bCs/>
          <w:lang w:val="en-US"/>
        </w:rPr>
        <w:t>pot</w:t>
      </w:r>
      <w:r w:rsidRPr="00270361">
        <w:rPr>
          <w:rFonts w:ascii="Times New Roman" w:hAnsi="Times New Roman" w:cs="Times New Roman"/>
          <w:bCs/>
          <w:lang w:val="en-US"/>
        </w:rPr>
        <w:t xml:space="preserve"> experiment </w:t>
      </w:r>
      <w:r w:rsidRPr="00270361">
        <w:rPr>
          <w:rFonts w:ascii="Times New Roman" w:hAnsi="Times New Roman" w:cs="Times New Roman"/>
          <w:lang w:val="en-US"/>
        </w:rPr>
        <w:t>that ha</w:t>
      </w:r>
      <w:r>
        <w:rPr>
          <w:rFonts w:ascii="Times New Roman" w:hAnsi="Times New Roman" w:cs="Times New Roman"/>
          <w:lang w:val="en-US"/>
        </w:rPr>
        <w:t>s</w:t>
      </w:r>
      <w:r w:rsidRPr="00270361">
        <w:rPr>
          <w:rFonts w:ascii="Times New Roman" w:hAnsi="Times New Roman" w:cs="Times New Roman"/>
          <w:lang w:val="en-US"/>
        </w:rPr>
        <w:t xml:space="preserve"> previously been carried out at the Hawkesbury Institute </w:t>
      </w:r>
      <w:r>
        <w:rPr>
          <w:rFonts w:ascii="Times New Roman" w:hAnsi="Times New Roman" w:cs="Times New Roman"/>
          <w:lang w:val="en-US"/>
        </w:rPr>
        <w:t>for</w:t>
      </w:r>
      <w:r w:rsidRPr="00270361">
        <w:rPr>
          <w:rFonts w:ascii="Times New Roman" w:hAnsi="Times New Roman" w:cs="Times New Roman"/>
          <w:lang w:val="en-US"/>
        </w:rPr>
        <w:t xml:space="preserve"> the Environment, mining the existing data to generate substantial new information about the dynamics of carbon storage in plants.</w:t>
      </w:r>
    </w:p>
    <w:p w14:paraId="10F0BD6B" w14:textId="77777777" w:rsidR="00270361" w:rsidRDefault="00270361" w:rsidP="00270361">
      <w:pPr>
        <w:spacing w:before="240" w:after="240" w:line="360" w:lineRule="auto"/>
        <w:jc w:val="both"/>
        <w:rPr>
          <w:rFonts w:ascii="Times New Roman" w:hAnsi="Times New Roman" w:cs="Times New Roman"/>
          <w:lang w:val="en-US"/>
        </w:rPr>
      </w:pPr>
      <w:bookmarkStart w:id="0" w:name="_GoBack"/>
      <w:bookmarkEnd w:id="0"/>
    </w:p>
    <w:p w14:paraId="7E9F6ABD" w14:textId="77777777" w:rsidR="00270361" w:rsidRDefault="00270361" w:rsidP="00270361">
      <w:pPr>
        <w:spacing w:before="240" w:after="240" w:line="360" w:lineRule="auto"/>
        <w:jc w:val="both"/>
        <w:rPr>
          <w:rFonts w:ascii="Times New Roman" w:hAnsi="Times New Roman" w:cs="Times New Roman"/>
          <w:lang w:val="en-US"/>
        </w:rPr>
      </w:pPr>
    </w:p>
    <w:p w14:paraId="44CECFB1" w14:textId="77777777" w:rsidR="00270361" w:rsidRPr="006C2CF0" w:rsidRDefault="00270361" w:rsidP="00270361">
      <w:pPr>
        <w:spacing w:before="240" w:after="240" w:line="360" w:lineRule="auto"/>
        <w:jc w:val="both"/>
        <w:rPr>
          <w:rFonts w:ascii="Times New Roman" w:hAnsi="Times New Roman" w:cs="Times New Roman"/>
          <w:lang w:val="en-US"/>
        </w:rPr>
      </w:pPr>
    </w:p>
    <w:p w14:paraId="7133C96B" w14:textId="0A3564F3" w:rsidR="006445D2" w:rsidRPr="00194AB7" w:rsidRDefault="006445D2" w:rsidP="00867B8C">
      <w:pPr>
        <w:pStyle w:val="Heading1"/>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Methods</w:t>
      </w:r>
    </w:p>
    <w:p w14:paraId="6AC2F3D9" w14:textId="0462AA82" w:rsidR="006445D2" w:rsidRPr="00194AB7" w:rsidRDefault="00E74575" w:rsidP="00867B8C">
      <w:pPr>
        <w:pStyle w:val="Default"/>
        <w:spacing w:before="240" w:after="240" w:line="360" w:lineRule="auto"/>
        <w:jc w:val="both"/>
      </w:pPr>
      <w:r w:rsidRPr="00194AB7">
        <w:t>This study requires a range of quantitative techniques, including data assimilation and data synthesis. Here we use data assimilation technique, applied to existing experimental data, to infer the amount and timing of carbo</w:t>
      </w:r>
      <w:r w:rsidR="00194AB7" w:rsidRPr="00194AB7">
        <w:t xml:space="preserve">n fluxes in and out of storage to </w:t>
      </w:r>
      <w:r w:rsidRPr="00194AB7">
        <w:t>develop a new predictive understanding of the relatio</w:t>
      </w:r>
      <w:r w:rsidR="00194AB7" w:rsidRPr="00194AB7">
        <w:t>nship between photosynthesis,</w:t>
      </w:r>
      <w:r w:rsidRPr="00194AB7">
        <w:t xml:space="preserve"> growth</w:t>
      </w:r>
      <w:r w:rsidR="00194AB7" w:rsidRPr="00194AB7">
        <w:t xml:space="preserve"> and storage</w:t>
      </w:r>
      <w:r w:rsidRPr="00194AB7">
        <w:t>.</w:t>
      </w:r>
      <w:r w:rsidR="00194AB7" w:rsidRPr="00194AB7">
        <w:t xml:space="preserve"> We synthesise experimental data on temporal patterns of growth vs. storage over various belowground sink limitations.</w:t>
      </w:r>
    </w:p>
    <w:p w14:paraId="4DF042E8" w14:textId="77777777" w:rsidR="009D34F6" w:rsidRDefault="009D34F6" w:rsidP="00867B8C">
      <w:pPr>
        <w:spacing w:before="240" w:after="240" w:line="360" w:lineRule="auto"/>
        <w:jc w:val="both"/>
        <w:rPr>
          <w:rFonts w:ascii="Times New Roman" w:hAnsi="Times New Roman" w:cs="Times New Roman"/>
          <w:lang w:val="en-US"/>
        </w:rPr>
      </w:pPr>
    </w:p>
    <w:p w14:paraId="15438E88" w14:textId="77777777" w:rsidR="009D34F6" w:rsidRDefault="009D34F6" w:rsidP="00867B8C">
      <w:pPr>
        <w:spacing w:before="240" w:after="240" w:line="360" w:lineRule="auto"/>
        <w:jc w:val="both"/>
        <w:rPr>
          <w:rFonts w:ascii="Times New Roman" w:hAnsi="Times New Roman" w:cs="Times New Roman"/>
          <w:lang w:val="en-US"/>
        </w:rPr>
      </w:pPr>
    </w:p>
    <w:p w14:paraId="4549BAEE" w14:textId="4B008CC6" w:rsidR="006445D2"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Prof Mat Williams’ group is at the forefront of the development and application of DA methods in forest ecosystem ecology. They have developed and refined a DA framework (Williams et al. 2005, Fox et al. 2009, Bloom &amp; Williams 2014) that combines experimental data with a simple carbon mass-balance model. Previously this framework has principally been applied to developing data-constrained estimates of total forest or landscape carbon uptake, but in doing so it also provides estimates of individual components of the carbon balance, such as fluxes into and out of a labile carbon pool. The framework is thus an ideal tool for quantifying carbohydrate storage and utilisation rates from experimental data.</w:t>
      </w:r>
    </w:p>
    <w:p w14:paraId="6125EF43" w14:textId="0F26544A"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We customise this existing framework to optimise its ability to infer these fluxes from experiments which have photosynthesis, respiration, NSC and growth measurements available. The specific modifications required are as follows. </w:t>
      </w:r>
    </w:p>
    <w:p w14:paraId="0758D90D" w14:textId="77777777"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i) Allow the model to represent individual plants, in addition to forest canopies. Currently, the model estimates total photosynthetic carbon gain using a simple canopy-scale model (ACM, Aggregated Canopy Model) that assumes a horizontally homogeneous canopy. We will replace this model with a light use efficiency approach that is applicable to single unshaded trees, that is based on our group’s work in simulating light interception and utilisation in individual plant canopies (Duursma &amp; Mäkelä 2007; Duursma et al. 2012). </w:t>
      </w:r>
    </w:p>
    <w:p w14:paraId="768B76ED" w14:textId="77777777"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ii) Allow the assimilation of tissue-level measurements, such as measurements of leaf photosynthesis and dark respiration, which provide important constraints on the carbon budget. Currently the DA framework assumes that photosynthetic rates are fixed, and that there is a fixed fraction of total photosynthesis used in respiration. It is straightforward to elaborate the structure of the light-use efficiency model to incorporate dynamic photosynthetic and respiration rates. </w:t>
      </w:r>
    </w:p>
    <w:p w14:paraId="4B7C6708" w14:textId="5F5E4C92" w:rsid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iii) Allow time-varying rate constants for the fluxes. Currently the fluxes among pools are estimated as a constant fraction of their donor pools, but we will need to estimate how fluxes vary among time-steps. This can be done using an ensemble Kalman Filter method (Williams et al. 2005).</w:t>
      </w:r>
    </w:p>
    <w:p w14:paraId="580C8ECA" w14:textId="025DF511" w:rsidR="00867B8C" w:rsidRDefault="005057AD" w:rsidP="00867B8C">
      <w:pPr>
        <w:spacing w:before="240" w:after="240" w:line="360" w:lineRule="auto"/>
        <w:jc w:val="both"/>
        <w:rPr>
          <w:rFonts w:ascii="Times New Roman" w:hAnsi="Times New Roman" w:cs="Times New Roman"/>
          <w:lang w:val="en-US"/>
        </w:rPr>
      </w:pPr>
      <w:r w:rsidRPr="005057AD">
        <w:rPr>
          <w:rFonts w:ascii="Times New Roman" w:hAnsi="Times New Roman" w:cs="Times New Roman"/>
          <w:bCs/>
          <w:lang w:val="en-US"/>
        </w:rPr>
        <w:t>With these modifications in place, the DA framework will be an invaluable tool for quantifying carbon fluxes in experimental systems, enabling us to extract significant new information from existing datasets.</w:t>
      </w:r>
      <w:r w:rsidRPr="005057AD">
        <w:rPr>
          <w:rFonts w:ascii="Times New Roman" w:hAnsi="Times New Roman" w:cs="Times New Roman"/>
          <w:b/>
          <w:bCs/>
          <w:lang w:val="en-US"/>
        </w:rPr>
        <w:t xml:space="preserve"> </w:t>
      </w:r>
      <w:r w:rsidRPr="005057AD">
        <w:rPr>
          <w:rFonts w:ascii="Times New Roman" w:hAnsi="Times New Roman" w:cs="Times New Roman"/>
          <w:lang w:val="en-US"/>
        </w:rPr>
        <w:t>A significant advantage of the DA framework is that it quantifies uncertainty around carbon fluxes in addition to giving best estimates (Williams et al. 2005). We will thus be able to state the level of confidence that we have in the calculated carbon storage fluxes, and to estimate the likelihood of alternative hypotheses explaining these fluxes. It is also straightforward to adjust the relatively simple model to evaluate alternative model structures related to labile (non-structural) carbon.</w:t>
      </w:r>
    </w:p>
    <w:p w14:paraId="3728FE6C" w14:textId="77777777" w:rsidR="005057AD" w:rsidRPr="00867B8C" w:rsidRDefault="005057AD" w:rsidP="00867B8C">
      <w:pPr>
        <w:spacing w:before="240" w:after="240" w:line="360" w:lineRule="auto"/>
        <w:jc w:val="both"/>
        <w:rPr>
          <w:rFonts w:ascii="Times New Roman" w:hAnsi="Times New Roman" w:cs="Times New Roman"/>
        </w:rPr>
      </w:pPr>
    </w:p>
    <w:p w14:paraId="2A7E476E" w14:textId="2237ED1C" w:rsidR="0075289C" w:rsidRPr="00194AB7" w:rsidRDefault="0075289C" w:rsidP="00867B8C">
      <w:pPr>
        <w:pStyle w:val="Heading2"/>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The study area</w:t>
      </w:r>
    </w:p>
    <w:p w14:paraId="4AE7560B" w14:textId="45498ADE" w:rsidR="0075289C" w:rsidRPr="00194AB7" w:rsidRDefault="0075289C" w:rsidP="00867B8C">
      <w:pPr>
        <w:spacing w:before="240" w:after="240" w:line="360" w:lineRule="auto"/>
        <w:jc w:val="both"/>
        <w:rPr>
          <w:rFonts w:ascii="Times New Roman" w:hAnsi="Times New Roman" w:cs="Times New Roman"/>
          <w:b/>
          <w:bCs/>
        </w:rPr>
      </w:pPr>
      <w:r w:rsidRPr="00194AB7">
        <w:rPr>
          <w:rFonts w:ascii="Times New Roman" w:hAnsi="Times New Roman" w:cs="Times New Roman"/>
        </w:rPr>
        <w:t>Th</w:t>
      </w:r>
      <w:r w:rsidR="005A29A0" w:rsidRPr="00194AB7">
        <w:rPr>
          <w:rFonts w:ascii="Times New Roman" w:hAnsi="Times New Roman" w:cs="Times New Roman"/>
        </w:rPr>
        <w:t>e pot</w:t>
      </w:r>
      <w:r w:rsidRPr="00194AB7">
        <w:rPr>
          <w:rFonts w:ascii="Times New Roman" w:hAnsi="Times New Roman" w:cs="Times New Roman"/>
        </w:rPr>
        <w:t xml:space="preserve"> experiment was located at the Hawkesbury Forest Experiment site</w:t>
      </w:r>
      <w:r w:rsidR="005A29A0" w:rsidRPr="00194AB7">
        <w:rPr>
          <w:rFonts w:ascii="Times New Roman" w:hAnsi="Times New Roman" w:cs="Times New Roman"/>
        </w:rPr>
        <w:t xml:space="preserve"> (</w:t>
      </w:r>
      <w:r w:rsidR="005A29A0" w:rsidRPr="00194AB7">
        <w:rPr>
          <w:rFonts w:ascii="Times New Roman" w:hAnsi="Times New Roman" w:cs="Times New Roman"/>
          <w:bCs/>
        </w:rPr>
        <w:t>33°37'S 150°44'E</w:t>
      </w:r>
      <w:r w:rsidR="005A29A0" w:rsidRPr="00194AB7">
        <w:rPr>
          <w:rFonts w:ascii="Times New Roman" w:hAnsi="Times New Roman" w:cs="Times New Roman"/>
        </w:rPr>
        <w:t>)</w:t>
      </w:r>
      <w:r w:rsidRPr="00194AB7">
        <w:rPr>
          <w:rFonts w:ascii="Times New Roman" w:hAnsi="Times New Roman" w:cs="Times New Roman"/>
        </w:rPr>
        <w:t xml:space="preserve"> in Richmond, NSW, Australia. </w:t>
      </w:r>
      <w:r w:rsidR="005A29A0" w:rsidRPr="00194AB7">
        <w:rPr>
          <w:rFonts w:ascii="Times New Roman" w:hAnsi="Times New Roman" w:cs="Times New Roman"/>
        </w:rPr>
        <w:t xml:space="preserve">The </w:t>
      </w:r>
      <w:r w:rsidR="00C90418" w:rsidRPr="00194AB7">
        <w:rPr>
          <w:rFonts w:ascii="Times New Roman" w:hAnsi="Times New Roman" w:cs="Times New Roman"/>
        </w:rPr>
        <w:t>site</w:t>
      </w:r>
      <w:r w:rsidR="005A29A0" w:rsidRPr="00194AB7">
        <w:rPr>
          <w:rFonts w:ascii="Times New Roman" w:hAnsi="Times New Roman" w:cs="Times New Roman"/>
        </w:rPr>
        <w:t xml:space="preserve"> and experimental setup </w:t>
      </w:r>
      <w:r w:rsidR="00C90418" w:rsidRPr="00194AB7">
        <w:rPr>
          <w:rFonts w:ascii="Times New Roman" w:hAnsi="Times New Roman" w:cs="Times New Roman"/>
        </w:rPr>
        <w:t>have been</w:t>
      </w:r>
      <w:r w:rsidR="005A29A0" w:rsidRPr="00194AB7">
        <w:rPr>
          <w:rFonts w:ascii="Times New Roman" w:hAnsi="Times New Roman" w:cs="Times New Roman"/>
        </w:rPr>
        <w:t xml:space="preserve"> explained in </w:t>
      </w:r>
      <w:r w:rsidR="00C90418" w:rsidRPr="00194AB7">
        <w:rPr>
          <w:rFonts w:ascii="Times New Roman" w:hAnsi="Times New Roman" w:cs="Times New Roman"/>
        </w:rPr>
        <w:t xml:space="preserve">detail by </w:t>
      </w:r>
      <w:r w:rsidR="005A29A0" w:rsidRPr="00194AB7">
        <w:rPr>
          <w:rFonts w:ascii="Times New Roman" w:hAnsi="Times New Roman" w:cs="Times New Roman"/>
        </w:rPr>
        <w:t xml:space="preserve">Campany et al. (Submitted). </w:t>
      </w:r>
      <w:r w:rsidR="00C90418" w:rsidRPr="00194AB7">
        <w:rPr>
          <w:rFonts w:ascii="Times New Roman" w:hAnsi="Times New Roman" w:cs="Times New Roman"/>
        </w:rPr>
        <w:t>Briefly, at this site the topsoil</w:t>
      </w:r>
      <w:r w:rsidRPr="00194AB7">
        <w:rPr>
          <w:rFonts w:ascii="Times New Roman" w:hAnsi="Times New Roman" w:cs="Times New Roman"/>
        </w:rPr>
        <w:t xml:space="preserve"> </w:t>
      </w:r>
      <w:r w:rsidR="00C90418" w:rsidRPr="00194AB7">
        <w:rPr>
          <w:rFonts w:ascii="Times New Roman" w:hAnsi="Times New Roman" w:cs="Times New Roman"/>
        </w:rPr>
        <w:t>is</w:t>
      </w:r>
      <w:r w:rsidRPr="00194AB7">
        <w:rPr>
          <w:rFonts w:ascii="Times New Roman" w:hAnsi="Times New Roman" w:cs="Times New Roman"/>
        </w:rPr>
        <w:t xml:space="preserve"> an alluvial formation of</w:t>
      </w:r>
      <w:r w:rsidR="00C90418" w:rsidRPr="00194AB7">
        <w:rPr>
          <w:rFonts w:ascii="Times New Roman" w:hAnsi="Times New Roman" w:cs="Times New Roman"/>
        </w:rPr>
        <w:t xml:space="preserve"> low-fertility sandy loam soils.</w:t>
      </w:r>
      <w:r w:rsidR="00FC7E1B" w:rsidRPr="00194AB7">
        <w:rPr>
          <w:rFonts w:ascii="Times New Roman" w:hAnsi="Times New Roman" w:cs="Times New Roman"/>
        </w:rPr>
        <w:t xml:space="preserve"> </w:t>
      </w:r>
      <w:r w:rsidR="00C90418" w:rsidRPr="00194AB7">
        <w:rPr>
          <w:rFonts w:ascii="Times New Roman" w:hAnsi="Times New Roman" w:cs="Times New Roman"/>
        </w:rPr>
        <w:t>It contains</w:t>
      </w:r>
      <w:r w:rsidR="00FC7E1B" w:rsidRPr="00194AB7">
        <w:rPr>
          <w:rFonts w:ascii="Times New Roman" w:hAnsi="Times New Roman" w:cs="Times New Roman"/>
        </w:rPr>
        <w:t xml:space="preserve"> </w:t>
      </w:r>
      <w:r w:rsidRPr="00194AB7">
        <w:rPr>
          <w:rFonts w:ascii="Times New Roman" w:hAnsi="Times New Roman" w:cs="Times New Roman"/>
        </w:rPr>
        <w:t>low organic matter and low capacity</w:t>
      </w:r>
      <w:r w:rsidR="00FC7E1B" w:rsidRPr="00194AB7">
        <w:rPr>
          <w:rFonts w:ascii="Times New Roman" w:hAnsi="Times New Roman" w:cs="Times New Roman"/>
        </w:rPr>
        <w:t xml:space="preserve"> </w:t>
      </w:r>
      <w:r w:rsidR="00C90418" w:rsidRPr="00194AB7">
        <w:rPr>
          <w:rFonts w:ascii="Times New Roman" w:hAnsi="Times New Roman" w:cs="Times New Roman"/>
        </w:rPr>
        <w:t>to hold moisture</w:t>
      </w:r>
      <w:r w:rsidRPr="00194AB7">
        <w:rPr>
          <w:rFonts w:ascii="Times New Roman" w:hAnsi="Times New Roman" w:cs="Times New Roman"/>
        </w:rPr>
        <w:t xml:space="preserve">. </w:t>
      </w:r>
      <w:r w:rsidR="00FC7E1B" w:rsidRPr="00194AB7">
        <w:rPr>
          <w:rFonts w:ascii="Times New Roman" w:hAnsi="Times New Roman" w:cs="Times New Roman"/>
        </w:rPr>
        <w:t>A</w:t>
      </w:r>
      <w:r w:rsidRPr="00194AB7">
        <w:rPr>
          <w:rFonts w:ascii="Times New Roman" w:hAnsi="Times New Roman" w:cs="Times New Roman"/>
        </w:rPr>
        <w:t xml:space="preserve"> soil hard layer exists at ~1.0 m </w:t>
      </w:r>
      <w:r w:rsidR="00FC7E1B" w:rsidRPr="00194AB7">
        <w:rPr>
          <w:rFonts w:ascii="Times New Roman" w:hAnsi="Times New Roman" w:cs="Times New Roman"/>
        </w:rPr>
        <w:t xml:space="preserve">depth </w:t>
      </w:r>
      <w:r w:rsidRPr="00194AB7">
        <w:rPr>
          <w:rFonts w:ascii="Times New Roman" w:hAnsi="Times New Roman" w:cs="Times New Roman"/>
        </w:rPr>
        <w:t>with a transition to heavy clay soils</w:t>
      </w:r>
      <w:r w:rsidR="00F101C0" w:rsidRPr="00194AB7">
        <w:rPr>
          <w:rFonts w:ascii="Times New Roman" w:hAnsi="Times New Roman" w:cs="Times New Roman"/>
        </w:rPr>
        <w:t xml:space="preserve"> (Campany et al., Submitted)</w:t>
      </w:r>
      <w:r w:rsidRPr="00194AB7">
        <w:rPr>
          <w:rFonts w:ascii="Times New Roman" w:hAnsi="Times New Roman" w:cs="Times New Roman"/>
        </w:rPr>
        <w:t xml:space="preserve">. </w:t>
      </w:r>
      <w:r w:rsidR="00FC7E1B" w:rsidRPr="00194AB7">
        <w:rPr>
          <w:rFonts w:ascii="Times New Roman" w:hAnsi="Times New Roman" w:cs="Times New Roman"/>
        </w:rPr>
        <w:t>The site is in</w:t>
      </w:r>
      <w:r w:rsidRPr="00194AB7">
        <w:rPr>
          <w:rFonts w:ascii="Times New Roman" w:hAnsi="Times New Roman" w:cs="Times New Roman"/>
        </w:rPr>
        <w:t xml:space="preserve"> sub-humid temperate</w:t>
      </w:r>
      <w:r w:rsidR="00FC7E1B" w:rsidRPr="00194AB7">
        <w:rPr>
          <w:rFonts w:ascii="Times New Roman" w:hAnsi="Times New Roman" w:cs="Times New Roman"/>
        </w:rPr>
        <w:t xml:space="preserve"> region </w:t>
      </w:r>
      <w:r w:rsidR="00C90418" w:rsidRPr="00194AB7">
        <w:rPr>
          <w:rFonts w:ascii="Times New Roman" w:hAnsi="Times New Roman" w:cs="Times New Roman"/>
        </w:rPr>
        <w:t>with a distinct dry summer season</w:t>
      </w:r>
      <w:r w:rsidRPr="00194AB7">
        <w:rPr>
          <w:rFonts w:ascii="Times New Roman" w:hAnsi="Times New Roman" w:cs="Times New Roman"/>
        </w:rPr>
        <w:t>.</w:t>
      </w:r>
      <w:r w:rsidR="00C90418" w:rsidRPr="00194AB7">
        <w:rPr>
          <w:rFonts w:ascii="Times New Roman" w:hAnsi="Times New Roman" w:cs="Times New Roman"/>
          <w:bCs/>
        </w:rPr>
        <w:t xml:space="preserve"> 20 weeks old </w:t>
      </w:r>
      <w:r w:rsidRPr="00194AB7">
        <w:rPr>
          <w:rFonts w:ascii="Times New Roman" w:hAnsi="Times New Roman" w:cs="Times New Roman"/>
        </w:rPr>
        <w:t xml:space="preserve">Eucalyptus tereticornis seedlings </w:t>
      </w:r>
      <w:r w:rsidR="00C90418" w:rsidRPr="00194AB7">
        <w:rPr>
          <w:rFonts w:ascii="Times New Roman" w:hAnsi="Times New Roman" w:cs="Times New Roman"/>
        </w:rPr>
        <w:t>in tube stock</w:t>
      </w:r>
      <w:r w:rsidRPr="00194AB7">
        <w:rPr>
          <w:rFonts w:ascii="Times New Roman" w:hAnsi="Times New Roman" w:cs="Times New Roman"/>
        </w:rPr>
        <w:t xml:space="preserve"> were chosen from a single local Cumberland plain cohort. </w:t>
      </w:r>
      <w:r w:rsidR="00C90418" w:rsidRPr="00194AB7">
        <w:rPr>
          <w:rFonts w:ascii="Times New Roman" w:hAnsi="Times New Roman" w:cs="Times New Roman"/>
        </w:rPr>
        <w:t>Ten</w:t>
      </w:r>
      <w:r w:rsidRPr="00194AB7">
        <w:rPr>
          <w:rFonts w:ascii="Times New Roman" w:hAnsi="Times New Roman" w:cs="Times New Roman"/>
        </w:rPr>
        <w:t xml:space="preserve"> additional seedlings </w:t>
      </w:r>
      <w:r w:rsidR="00C90418" w:rsidRPr="00194AB7">
        <w:rPr>
          <w:rFonts w:ascii="Times New Roman" w:hAnsi="Times New Roman" w:cs="Times New Roman"/>
        </w:rPr>
        <w:t xml:space="preserve">of similar </w:t>
      </w:r>
      <w:r w:rsidR="007F4229" w:rsidRPr="00194AB7">
        <w:rPr>
          <w:rFonts w:ascii="Times New Roman" w:hAnsi="Times New Roman" w:cs="Times New Roman"/>
        </w:rPr>
        <w:t xml:space="preserve">age and growth </w:t>
      </w:r>
      <w:r w:rsidRPr="00194AB7">
        <w:rPr>
          <w:rFonts w:ascii="Times New Roman" w:hAnsi="Times New Roman" w:cs="Times New Roman"/>
        </w:rPr>
        <w:t xml:space="preserve">were harvested to measure initial leaf area and dry mass of leaves, stems and roots. </w:t>
      </w:r>
    </w:p>
    <w:p w14:paraId="75759115" w14:textId="77777777" w:rsidR="007F4229" w:rsidRPr="00194AB7" w:rsidRDefault="007F4229" w:rsidP="00867B8C">
      <w:pPr>
        <w:spacing w:before="240" w:after="240" w:line="360" w:lineRule="auto"/>
        <w:jc w:val="both"/>
        <w:rPr>
          <w:rFonts w:ascii="Times New Roman" w:hAnsi="Times New Roman" w:cs="Times New Roman"/>
        </w:rPr>
      </w:pPr>
    </w:p>
    <w:p w14:paraId="33099844" w14:textId="5D7E54B0" w:rsidR="0075289C" w:rsidRPr="00194AB7" w:rsidRDefault="0075289C" w:rsidP="00867B8C">
      <w:pPr>
        <w:spacing w:before="240" w:after="240" w:line="360" w:lineRule="auto"/>
        <w:jc w:val="both"/>
        <w:rPr>
          <w:rFonts w:ascii="Times New Roman" w:hAnsi="Times New Roman" w:cs="Times New Roman"/>
        </w:rPr>
      </w:pPr>
      <w:r w:rsidRPr="00194AB7">
        <w:rPr>
          <w:rFonts w:ascii="Times New Roman" w:hAnsi="Times New Roman" w:cs="Times New Roman"/>
        </w:rPr>
        <w:t>Six container volumes were used ranging from 5 L to 35 L, with a 22.5 cm diameter, and lengths ranging from 15 to 100 cm. Containers were constructed of PVC pipe and were filled with local top soil (described above). Soil in each container was packed to achieve a target soil bulk density that matched local soil conditions of 1.7 g cm-3. A Imidacloprid (BAYER CropScience) insecticide tablet was planted 5 cm below the roots of each seedling. Containers were planted flush with the soil surface inside metal sleeves, designed to minimize excess air space between the container and outside soil while also allowing for container removal. This allowed for soil temperatures in containers to reflect conditions of naturally planted (free) seedlings. Each experimental block (n=7) contained a complete replicate set of six container volumes as well as one free seedling, with 1 m2 spacing. For each free seedling, used as the control, a 1 m2 subplot was excavated to the hard layer and replaced with the same soil used in each container. This ensured that any possible feedbacks from soil disturbance would be similar between seedlings in containers and free seedlings. A border of root exclusion material was buried 0.25 m deep and extended 0.25 m above the ground surface around each subplot to exclude local vegetation, which was further kept out by periodic weeding.</w:t>
      </w:r>
    </w:p>
    <w:p w14:paraId="23D7C42C" w14:textId="6301EDC8" w:rsidR="0075289C" w:rsidRPr="00194AB7" w:rsidRDefault="0075289C" w:rsidP="00867B8C">
      <w:pPr>
        <w:spacing w:before="240" w:after="240" w:line="360" w:lineRule="auto"/>
        <w:jc w:val="both"/>
        <w:rPr>
          <w:rFonts w:ascii="Times New Roman" w:hAnsi="Times New Roman" w:cs="Times New Roman"/>
        </w:rPr>
      </w:pPr>
      <w:r w:rsidRPr="00194AB7">
        <w:rPr>
          <w:rFonts w:ascii="Times New Roman" w:hAnsi="Times New Roman" w:cs="Times New Roman"/>
        </w:rPr>
        <w:t>Plants were watered weekly or when needed to maintain soil moisture at field capacity (13-15 %). Drain systems were built into each pot to prevent pooling of water throughout the experiment. Pooling of water could lead to an anaerobic environment around the root that could hinder the uptake of water through reduced root conductance (Poorter et al. 2009), an undesired experimental artifact. A collection compartment in the bottom of containers, containing gravel covered by root exclusion mesh, was used to collect excess water for 20, 25, and 35 l containers. Plastic tubing (6 mm diameter) was inset into the gravel layer and extended through the top of the container. A lysimeter pump was then used to suction excess water, through the tubing, as needed. For small containers (5, 10, and 15 L) a simple bottom plug was used to drain excess water from the gravel compartment. Each container was inspected after every watering and rainfall event to determine if pooling had occurred.</w:t>
      </w:r>
    </w:p>
    <w:p w14:paraId="5C0BEFD7" w14:textId="77777777" w:rsidR="0075289C" w:rsidRPr="00194AB7" w:rsidRDefault="0075289C" w:rsidP="00867B8C">
      <w:pPr>
        <w:spacing w:before="240" w:after="240" w:line="360" w:lineRule="auto"/>
        <w:jc w:val="both"/>
        <w:rPr>
          <w:rFonts w:ascii="Times New Roman" w:hAnsi="Times New Roman" w:cs="Times New Roman"/>
        </w:rPr>
      </w:pPr>
    </w:p>
    <w:p w14:paraId="50FCF14F" w14:textId="77777777" w:rsidR="0075289C" w:rsidRPr="00194AB7" w:rsidRDefault="0075289C" w:rsidP="00867B8C">
      <w:pPr>
        <w:spacing w:before="240" w:after="240" w:line="360" w:lineRule="auto"/>
        <w:jc w:val="both"/>
        <w:rPr>
          <w:rFonts w:ascii="Times New Roman" w:hAnsi="Times New Roman" w:cs="Times New Roman"/>
        </w:rPr>
      </w:pPr>
    </w:p>
    <w:p w14:paraId="12C23440" w14:textId="77777777" w:rsidR="0075289C" w:rsidRPr="00194AB7" w:rsidRDefault="0075289C" w:rsidP="00867B8C">
      <w:pPr>
        <w:spacing w:before="240" w:after="240" w:line="360" w:lineRule="auto"/>
        <w:jc w:val="both"/>
        <w:rPr>
          <w:rFonts w:ascii="Times New Roman" w:hAnsi="Times New Roman" w:cs="Times New Roman"/>
        </w:rPr>
      </w:pPr>
    </w:p>
    <w:p w14:paraId="5B33E17F" w14:textId="77777777" w:rsidR="0075289C" w:rsidRPr="00194AB7" w:rsidRDefault="0075289C" w:rsidP="00867B8C">
      <w:pPr>
        <w:spacing w:before="240" w:after="240" w:line="360" w:lineRule="auto"/>
        <w:jc w:val="both"/>
        <w:rPr>
          <w:rFonts w:ascii="Times New Roman" w:hAnsi="Times New Roman" w:cs="Times New Roman"/>
          <w:b/>
          <w:u w:val="single"/>
        </w:rPr>
      </w:pPr>
    </w:p>
    <w:p w14:paraId="4A3D05F1" w14:textId="391AF24E" w:rsidR="00426D23" w:rsidRPr="00194AB7" w:rsidRDefault="00970286" w:rsidP="00867B8C">
      <w:pPr>
        <w:spacing w:before="240" w:after="240" w:line="360" w:lineRule="auto"/>
        <w:jc w:val="both"/>
        <w:rPr>
          <w:rFonts w:ascii="Times New Roman" w:hAnsi="Times New Roman" w:cs="Times New Roman"/>
          <w:b/>
        </w:rPr>
      </w:pPr>
      <w:r w:rsidRPr="00194AB7">
        <w:rPr>
          <w:rFonts w:ascii="Times New Roman" w:hAnsi="Times New Roman" w:cs="Times New Roman"/>
          <w:b/>
        </w:rPr>
        <w:t xml:space="preserve">Carbon </w:t>
      </w:r>
      <w:r w:rsidR="00BF7422" w:rsidRPr="00194AB7">
        <w:rPr>
          <w:rFonts w:ascii="Times New Roman" w:hAnsi="Times New Roman" w:cs="Times New Roman"/>
          <w:b/>
        </w:rPr>
        <w:t>B</w:t>
      </w:r>
      <w:r w:rsidRPr="00194AB7">
        <w:rPr>
          <w:rFonts w:ascii="Times New Roman" w:hAnsi="Times New Roman" w:cs="Times New Roman"/>
          <w:b/>
        </w:rPr>
        <w:t xml:space="preserve">alance </w:t>
      </w:r>
      <w:r w:rsidR="00BF7422" w:rsidRPr="00194AB7">
        <w:rPr>
          <w:rFonts w:ascii="Times New Roman" w:hAnsi="Times New Roman" w:cs="Times New Roman"/>
          <w:b/>
        </w:rPr>
        <w:t>M</w:t>
      </w:r>
      <w:r w:rsidRPr="00194AB7">
        <w:rPr>
          <w:rFonts w:ascii="Times New Roman" w:hAnsi="Times New Roman" w:cs="Times New Roman"/>
          <w:b/>
        </w:rPr>
        <w:t>odel</w:t>
      </w:r>
      <w:r w:rsidR="00BF7422" w:rsidRPr="00194AB7">
        <w:rPr>
          <w:rFonts w:ascii="Times New Roman" w:hAnsi="Times New Roman" w:cs="Times New Roman"/>
          <w:b/>
        </w:rPr>
        <w:t xml:space="preserve"> (CBM)</w:t>
      </w:r>
    </w:p>
    <w:p w14:paraId="56487D04" w14:textId="77777777" w:rsidR="00623149" w:rsidRPr="00194AB7" w:rsidRDefault="00623149" w:rsidP="00867B8C">
      <w:pPr>
        <w:spacing w:before="240" w:after="240" w:line="360" w:lineRule="auto"/>
        <w:jc w:val="both"/>
        <w:rPr>
          <w:rFonts w:ascii="Times New Roman" w:hAnsi="Times New Roman" w:cs="Times New Roman"/>
          <w:b/>
          <w:u w:val="single"/>
        </w:rPr>
      </w:pPr>
    </w:p>
    <w:p w14:paraId="51854073" w14:textId="7601BC0A" w:rsidR="005730B5" w:rsidRPr="00194AB7" w:rsidRDefault="00A7316E" w:rsidP="00867B8C">
      <w:pPr>
        <w:spacing w:before="240" w:after="240" w:line="360" w:lineRule="auto"/>
        <w:jc w:val="both"/>
        <w:rPr>
          <w:rFonts w:ascii="Times New Roman" w:hAnsi="Times New Roman" w:cs="Times New Roman"/>
        </w:rPr>
      </w:pPr>
      <w:r w:rsidRPr="00194AB7">
        <w:rPr>
          <w:rFonts w:ascii="Times New Roman" w:hAnsi="Times New Roman" w:cs="Times New Roman"/>
        </w:rPr>
        <w:t>A</w:t>
      </w:r>
      <w:r w:rsidR="00623149" w:rsidRPr="00194AB7">
        <w:rPr>
          <w:rFonts w:ascii="Times New Roman" w:hAnsi="Times New Roman" w:cs="Times New Roman"/>
        </w:rPr>
        <w:t xml:space="preserve"> simple </w:t>
      </w:r>
      <w:r w:rsidR="00BF7422" w:rsidRPr="00194AB7">
        <w:rPr>
          <w:rFonts w:ascii="Times New Roman" w:hAnsi="Times New Roman" w:cs="Times New Roman"/>
        </w:rPr>
        <w:t xml:space="preserve">Carbon Balance Model (CBM) </w:t>
      </w:r>
      <w:r w:rsidR="007F21DC" w:rsidRPr="00194AB7">
        <w:rPr>
          <w:rFonts w:ascii="Times New Roman" w:hAnsi="Times New Roman" w:cs="Times New Roman"/>
        </w:rPr>
        <w:t xml:space="preserve">of pools connected via fluxes is used </w:t>
      </w:r>
      <w:r w:rsidR="005730B5" w:rsidRPr="00194AB7">
        <w:rPr>
          <w:rFonts w:ascii="Times New Roman" w:hAnsi="Times New Roman" w:cs="Times New Roman"/>
        </w:rPr>
        <w:t xml:space="preserve">to represent the C cycle similar to the previous studies </w:t>
      </w:r>
      <w:r w:rsidR="00607C99" w:rsidRPr="00194AB7">
        <w:rPr>
          <w:rFonts w:ascii="Times New Roman" w:hAnsi="Times New Roman" w:cs="Times New Roman"/>
        </w:rPr>
        <w:fldChar w:fldCharType="begin">
          <w:fldData xml:space="preserve">PEVuZE5vdGU+PENpdGU+PEF1dGhvcj5XaWxsaWFtczwvQXV0aG9yPjxZZWFyPjIwMDU8L1llYXI+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==
</w:fldData>
        </w:fldChar>
      </w:r>
      <w:r w:rsidR="006445D2" w:rsidRPr="00194AB7">
        <w:rPr>
          <w:rFonts w:ascii="Times New Roman" w:hAnsi="Times New Roman" w:cs="Times New Roman"/>
        </w:rPr>
        <w:instrText xml:space="preserve"> ADDIN EN.CITE </w:instrText>
      </w:r>
      <w:r w:rsidR="006445D2" w:rsidRPr="00194AB7">
        <w:rPr>
          <w:rFonts w:ascii="Times New Roman" w:hAnsi="Times New Roman" w:cs="Times New Roman"/>
        </w:rPr>
        <w:fldChar w:fldCharType="begin">
          <w:fldData xml:space="preserve">PEVuZE5vdGU+PENpdGU+PEF1dGhvcj5XaWxsaWFtczwvQXV0aG9yPjxZZWFyPjIwMDU8L1llYXI+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==
</w:fldData>
        </w:fldChar>
      </w:r>
      <w:r w:rsidR="006445D2" w:rsidRPr="00194AB7">
        <w:rPr>
          <w:rFonts w:ascii="Times New Roman" w:hAnsi="Times New Roman" w:cs="Times New Roman"/>
        </w:rPr>
        <w:instrText xml:space="preserve"> ADDIN EN.CITE.DATA </w:instrText>
      </w:r>
      <w:r w:rsidR="006445D2" w:rsidRPr="00194AB7">
        <w:rPr>
          <w:rFonts w:ascii="Times New Roman" w:hAnsi="Times New Roman" w:cs="Times New Roman"/>
        </w:rPr>
      </w:r>
      <w:r w:rsidR="006445D2" w:rsidRPr="00194AB7">
        <w:rPr>
          <w:rFonts w:ascii="Times New Roman" w:hAnsi="Times New Roman" w:cs="Times New Roman"/>
        </w:rPr>
        <w:fldChar w:fldCharType="end"/>
      </w:r>
      <w:r w:rsidR="00607C99" w:rsidRPr="00194AB7">
        <w:rPr>
          <w:rFonts w:ascii="Times New Roman" w:hAnsi="Times New Roman" w:cs="Times New Roman"/>
        </w:rPr>
        <w:fldChar w:fldCharType="separate"/>
      </w:r>
      <w:r w:rsidR="006445D2" w:rsidRPr="00194AB7">
        <w:rPr>
          <w:rFonts w:ascii="Times New Roman" w:hAnsi="Times New Roman" w:cs="Times New Roman"/>
          <w:noProof/>
        </w:rPr>
        <w:t>(Bloom et al. 2016, Bloom and Williams 2015, Williams et al. 2005)</w:t>
      </w:r>
      <w:r w:rsidR="00607C99" w:rsidRPr="00194AB7">
        <w:rPr>
          <w:rFonts w:ascii="Times New Roman" w:hAnsi="Times New Roman" w:cs="Times New Roman"/>
        </w:rPr>
        <w:fldChar w:fldCharType="end"/>
      </w:r>
      <w:r w:rsidR="005730B5" w:rsidRPr="00194AB7">
        <w:rPr>
          <w:rFonts w:ascii="Times New Roman" w:hAnsi="Times New Roman" w:cs="Times New Roman"/>
        </w:rPr>
        <w:t xml:space="preserve">. There are six pools </w:t>
      </w:r>
    </w:p>
    <w:p w14:paraId="113FBB58" w14:textId="77777777" w:rsidR="005730B5" w:rsidRPr="00194AB7" w:rsidRDefault="005730B5" w:rsidP="00867B8C">
      <w:pPr>
        <w:spacing w:before="240" w:after="240" w:line="360" w:lineRule="auto"/>
        <w:jc w:val="both"/>
        <w:rPr>
          <w:rFonts w:ascii="Times New Roman" w:hAnsi="Times New Roman" w:cs="Times New Roman"/>
        </w:rPr>
      </w:pPr>
    </w:p>
    <w:p w14:paraId="5E575210" w14:textId="00066AE6" w:rsidR="00A7316E" w:rsidRPr="00194AB7" w:rsidRDefault="00080930" w:rsidP="00867B8C">
      <w:pPr>
        <w:spacing w:before="240" w:after="240" w:line="360" w:lineRule="auto"/>
        <w:jc w:val="both"/>
        <w:rPr>
          <w:rFonts w:ascii="Times New Roman" w:hAnsi="Times New Roman" w:cs="Times New Roman"/>
        </w:rPr>
      </w:pPr>
      <w:r w:rsidRPr="00194AB7">
        <w:rPr>
          <w:rFonts w:ascii="Times New Roman" w:hAnsi="Times New Roman" w:cs="Times New Roman"/>
        </w:rPr>
        <w:t>for an</w:t>
      </w:r>
      <w:r w:rsidR="00623149" w:rsidRPr="00194AB7">
        <w:rPr>
          <w:rFonts w:ascii="Times New Roman" w:hAnsi="Times New Roman" w:cs="Times New Roman"/>
        </w:rPr>
        <w:t xml:space="preserve"> in</w:t>
      </w:r>
      <w:r w:rsidR="00A7316E" w:rsidRPr="00194AB7">
        <w:rPr>
          <w:rFonts w:ascii="Times New Roman" w:hAnsi="Times New Roman" w:cs="Times New Roman"/>
        </w:rPr>
        <w:t xml:space="preserve">dividual </w:t>
      </w:r>
      <w:r w:rsidR="0089476D" w:rsidRPr="00194AB7">
        <w:rPr>
          <w:rFonts w:ascii="Times New Roman" w:hAnsi="Times New Roman" w:cs="Times New Roman"/>
        </w:rPr>
        <w:t xml:space="preserve">free growing plant </w:t>
      </w:r>
      <w:r w:rsidR="00A7316E" w:rsidRPr="00194AB7">
        <w:rPr>
          <w:rFonts w:ascii="Times New Roman" w:hAnsi="Times New Roman" w:cs="Times New Roman"/>
        </w:rPr>
        <w:t>seedling (Eucalyptus Tereticorni</w:t>
      </w:r>
      <w:r w:rsidR="00623149" w:rsidRPr="00194AB7">
        <w:rPr>
          <w:rFonts w:ascii="Times New Roman" w:hAnsi="Times New Roman" w:cs="Times New Roman"/>
        </w:rPr>
        <w:t>s)</w:t>
      </w:r>
      <w:r w:rsidRPr="00194AB7">
        <w:rPr>
          <w:rFonts w:ascii="Times New Roman" w:hAnsi="Times New Roman" w:cs="Times New Roman"/>
        </w:rPr>
        <w:t xml:space="preserve"> for daily time scale:</w:t>
      </w:r>
    </w:p>
    <w:p w14:paraId="6CCF6A11" w14:textId="77777777" w:rsidR="00A7316E" w:rsidRPr="00194AB7" w:rsidRDefault="00A7316E" w:rsidP="00867B8C">
      <w:pPr>
        <w:spacing w:before="240" w:after="240" w:line="360" w:lineRule="auto"/>
        <w:jc w:val="both"/>
        <w:rPr>
          <w:rFonts w:ascii="Times New Roman" w:hAnsi="Times New Roman" w:cs="Times New Roman"/>
        </w:rPr>
      </w:pPr>
    </w:p>
    <w:p w14:paraId="1E2819B1" w14:textId="11000E89" w:rsidR="00806598" w:rsidRPr="00194AB7" w:rsidRDefault="00A7316E" w:rsidP="00867B8C">
      <w:pPr>
        <w:spacing w:before="240" w:after="240" w:line="360" w:lineRule="auto"/>
        <w:jc w:val="both"/>
        <w:rPr>
          <w:rFonts w:ascii="Times New Roman" w:hAnsi="Times New Roman" w:cs="Times New Roman"/>
        </w:rPr>
      </w:pPr>
      <w:r w:rsidRPr="00194AB7">
        <w:rPr>
          <w:rFonts w:ascii="Times New Roman" w:hAnsi="Times New Roman" w:cs="Times New Roman"/>
        </w:rPr>
        <w:t>The inputs</w:t>
      </w:r>
      <w:r w:rsidR="00806598" w:rsidRPr="00194AB7">
        <w:rPr>
          <w:rFonts w:ascii="Times New Roman" w:hAnsi="Times New Roman" w:cs="Times New Roman"/>
        </w:rPr>
        <w:t xml:space="preserve"> are on daily time scale</w:t>
      </w:r>
      <w:r w:rsidRPr="00194AB7">
        <w:rPr>
          <w:rFonts w:ascii="Times New Roman" w:hAnsi="Times New Roman" w:cs="Times New Roman"/>
        </w:rPr>
        <w:t xml:space="preserve">: </w:t>
      </w:r>
    </w:p>
    <w:p w14:paraId="7B5E20CA" w14:textId="4530F50D" w:rsidR="00806598" w:rsidRPr="00194AB7" w:rsidRDefault="00806598" w:rsidP="00867B8C">
      <w:pPr>
        <w:pStyle w:val="ListParagraph"/>
        <w:numPr>
          <w:ilvl w:val="0"/>
          <w:numId w:val="14"/>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Daily </w:t>
      </w:r>
      <w:r w:rsidR="00A7316E" w:rsidRPr="00194AB7">
        <w:rPr>
          <w:rFonts w:ascii="Times New Roman" w:hAnsi="Times New Roman" w:cs="Times New Roman"/>
        </w:rPr>
        <w:t>GPP</w:t>
      </w:r>
      <w:r w:rsidRPr="00194AB7">
        <w:rPr>
          <w:rFonts w:ascii="Times New Roman" w:hAnsi="Times New Roman" w:cs="Times New Roman"/>
        </w:rPr>
        <w:t xml:space="preserve"> (unit = gC)</w:t>
      </w:r>
      <w:r w:rsidR="00A7316E" w:rsidRPr="00194AB7">
        <w:rPr>
          <w:rFonts w:ascii="Times New Roman" w:hAnsi="Times New Roman" w:cs="Times New Roman"/>
        </w:rPr>
        <w:t xml:space="preserve">, </w:t>
      </w:r>
    </w:p>
    <w:p w14:paraId="7B016E11" w14:textId="34E8346B" w:rsidR="00A7316E" w:rsidRPr="00194AB7" w:rsidRDefault="00806598" w:rsidP="00867B8C">
      <w:pPr>
        <w:pStyle w:val="ListParagraph"/>
        <w:numPr>
          <w:ilvl w:val="0"/>
          <w:numId w:val="14"/>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Daily Respiration rates </w:t>
      </w:r>
      <w:r w:rsidR="00A7316E" w:rsidRPr="00194AB7">
        <w:rPr>
          <w:rFonts w:ascii="Times New Roman" w:hAnsi="Times New Roman" w:cs="Times New Roman"/>
        </w:rPr>
        <w:t>R</w:t>
      </w:r>
      <w:r w:rsidR="00A7316E" w:rsidRPr="00194AB7">
        <w:rPr>
          <w:rFonts w:ascii="Times New Roman" w:hAnsi="Times New Roman" w:cs="Times New Roman"/>
          <w:vertAlign w:val="subscript"/>
        </w:rPr>
        <w:t>d</w:t>
      </w:r>
      <w:r w:rsidRPr="00194AB7">
        <w:rPr>
          <w:rFonts w:ascii="Times New Roman" w:hAnsi="Times New Roman" w:cs="Times New Roman"/>
          <w:vertAlign w:val="subscript"/>
        </w:rPr>
        <w:t xml:space="preserve"> </w:t>
      </w:r>
      <w:r w:rsidRPr="00194AB7">
        <w:rPr>
          <w:rFonts w:ascii="Times New Roman" w:hAnsi="Times New Roman" w:cs="Times New Roman"/>
        </w:rPr>
        <w:t>(unit = gC g</w:t>
      </w:r>
      <w:r w:rsidRPr="00194AB7">
        <w:rPr>
          <w:rFonts w:ascii="Times New Roman" w:hAnsi="Times New Roman" w:cs="Times New Roman"/>
          <w:vertAlign w:val="superscript"/>
        </w:rPr>
        <w:t>-1</w:t>
      </w:r>
      <w:r w:rsidRPr="00194AB7">
        <w:rPr>
          <w:rFonts w:ascii="Times New Roman" w:hAnsi="Times New Roman" w:cs="Times New Roman"/>
        </w:rPr>
        <w:t>C).</w:t>
      </w:r>
    </w:p>
    <w:p w14:paraId="3E6E64D0" w14:textId="77777777" w:rsidR="00806598" w:rsidRPr="00194AB7" w:rsidRDefault="00806598" w:rsidP="00867B8C">
      <w:pPr>
        <w:spacing w:before="240" w:after="240" w:line="360" w:lineRule="auto"/>
        <w:jc w:val="both"/>
        <w:rPr>
          <w:rFonts w:ascii="Times New Roman" w:hAnsi="Times New Roman" w:cs="Times New Roman"/>
        </w:rPr>
      </w:pPr>
    </w:p>
    <w:p w14:paraId="0AC678BE" w14:textId="77777777" w:rsidR="00806598" w:rsidRPr="00194AB7" w:rsidRDefault="00A7316E"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The </w:t>
      </w:r>
      <w:r w:rsidR="00080930" w:rsidRPr="00194AB7">
        <w:rPr>
          <w:rFonts w:ascii="Times New Roman" w:hAnsi="Times New Roman" w:cs="Times New Roman"/>
        </w:rPr>
        <w:t xml:space="preserve">driver </w:t>
      </w:r>
      <w:r w:rsidRPr="00194AB7">
        <w:rPr>
          <w:rFonts w:ascii="Times New Roman" w:hAnsi="Times New Roman" w:cs="Times New Roman"/>
        </w:rPr>
        <w:t xml:space="preserve">variables </w:t>
      </w:r>
      <w:r w:rsidR="00080930" w:rsidRPr="00194AB7">
        <w:rPr>
          <w:rFonts w:ascii="Times New Roman" w:hAnsi="Times New Roman" w:cs="Times New Roman"/>
        </w:rPr>
        <w:t>(data)</w:t>
      </w:r>
      <w:r w:rsidRPr="00194AB7">
        <w:rPr>
          <w:rFonts w:ascii="Times New Roman" w:hAnsi="Times New Roman" w:cs="Times New Roman"/>
        </w:rPr>
        <w:t xml:space="preserve">: </w:t>
      </w:r>
    </w:p>
    <w:p w14:paraId="1890A51E" w14:textId="125A6258"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xml:space="preserve"> </w:t>
      </w:r>
      <w:r w:rsidR="00806598" w:rsidRPr="00194AB7">
        <w:rPr>
          <w:rFonts w:ascii="Times New Roman" w:hAnsi="Times New Roman" w:cs="Times New Roman"/>
        </w:rPr>
        <w:t xml:space="preserve">(foliage biomass), </w:t>
      </w:r>
    </w:p>
    <w:p w14:paraId="2C84E769" w14:textId="4CD9EC28"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stem</w:t>
      </w:r>
      <w:r w:rsidRPr="00194AB7">
        <w:rPr>
          <w:rFonts w:ascii="Times New Roman" w:hAnsi="Times New Roman" w:cs="Times New Roman"/>
        </w:rPr>
        <w:t xml:space="preserve"> </w:t>
      </w:r>
      <w:r w:rsidR="00806598" w:rsidRPr="00194AB7">
        <w:rPr>
          <w:rFonts w:ascii="Times New Roman" w:hAnsi="Times New Roman" w:cs="Times New Roman"/>
        </w:rPr>
        <w:t xml:space="preserve">(stem biomass), </w:t>
      </w:r>
    </w:p>
    <w:p w14:paraId="1C02015A" w14:textId="469CB84B"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root</w:t>
      </w:r>
      <w:r w:rsidR="00806598" w:rsidRPr="00194AB7">
        <w:rPr>
          <w:rFonts w:ascii="Times New Roman" w:hAnsi="Times New Roman" w:cs="Times New Roman"/>
        </w:rPr>
        <w:t xml:space="preserve"> (root biomass), </w:t>
      </w:r>
    </w:p>
    <w:p w14:paraId="59757AD5" w14:textId="4513B370" w:rsidR="00A7316E" w:rsidRPr="00194AB7" w:rsidRDefault="00806598"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leaf</w:t>
      </w:r>
      <w:r w:rsidRPr="00194AB7">
        <w:rPr>
          <w:rFonts w:ascii="Times New Roman" w:hAnsi="Times New Roman" w:cs="Times New Roman"/>
        </w:rPr>
        <w:t xml:space="preserve"> (leaf turnover).</w:t>
      </w:r>
    </w:p>
    <w:p w14:paraId="114E13E6" w14:textId="77777777" w:rsidR="00806598" w:rsidRPr="00194AB7" w:rsidRDefault="00806598" w:rsidP="00867B8C">
      <w:pPr>
        <w:spacing w:before="240" w:after="240" w:line="360" w:lineRule="auto"/>
        <w:jc w:val="both"/>
        <w:rPr>
          <w:rFonts w:ascii="Times New Roman" w:hAnsi="Times New Roman" w:cs="Times New Roman"/>
        </w:rPr>
      </w:pPr>
    </w:p>
    <w:p w14:paraId="7AF8D4A0" w14:textId="0E70AB62" w:rsidR="00806598"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The </w:t>
      </w:r>
      <w:r w:rsidR="00806598" w:rsidRPr="00194AB7">
        <w:rPr>
          <w:rFonts w:ascii="Times New Roman" w:hAnsi="Times New Roman" w:cs="Times New Roman"/>
        </w:rPr>
        <w:t>5 variable</w:t>
      </w:r>
      <w:r w:rsidRPr="00194AB7">
        <w:rPr>
          <w:rFonts w:ascii="Times New Roman" w:hAnsi="Times New Roman" w:cs="Times New Roman"/>
        </w:rPr>
        <w:t>s</w:t>
      </w:r>
      <w:r w:rsidR="00806598" w:rsidRPr="00194AB7">
        <w:rPr>
          <w:rFonts w:ascii="Times New Roman" w:hAnsi="Times New Roman" w:cs="Times New Roman"/>
        </w:rPr>
        <w:t xml:space="preserve"> vary over time on temporal scale (just one parameter for whole 121 days / weekly / fortnightly / monthly etc.)</w:t>
      </w:r>
      <w:r w:rsidR="00A7316E" w:rsidRPr="00194AB7">
        <w:rPr>
          <w:rFonts w:ascii="Times New Roman" w:hAnsi="Times New Roman" w:cs="Times New Roman"/>
        </w:rPr>
        <w:t xml:space="preserve">: </w:t>
      </w:r>
    </w:p>
    <w:p w14:paraId="6308085E" w14:textId="77777777"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k</w:t>
      </w:r>
      <w:r w:rsidR="00806598" w:rsidRPr="00194AB7">
        <w:rPr>
          <w:rFonts w:ascii="Times New Roman" w:hAnsi="Times New Roman" w:cs="Times New Roman"/>
        </w:rPr>
        <w:t xml:space="preserve"> (utilization coefficient)</w:t>
      </w:r>
      <w:r w:rsidRPr="00194AB7">
        <w:rPr>
          <w:rFonts w:ascii="Times New Roman" w:hAnsi="Times New Roman" w:cs="Times New Roman"/>
        </w:rPr>
        <w:t xml:space="preserve">, </w:t>
      </w:r>
    </w:p>
    <w:p w14:paraId="1B8EEC5E" w14:textId="77777777" w:rsidR="00806598" w:rsidRPr="00194AB7" w:rsidRDefault="00806598"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Y (allocation fraction to biomass), </w:t>
      </w:r>
    </w:p>
    <w:p w14:paraId="4A575BD6" w14:textId="0A2AB147"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f</w:t>
      </w:r>
      <w:r w:rsidR="00806598" w:rsidRPr="00194AB7">
        <w:rPr>
          <w:rFonts w:ascii="Times New Roman" w:hAnsi="Times New Roman" w:cs="Times New Roman"/>
        </w:rPr>
        <w:t xml:space="preserve"> (allocation fraction to </w:t>
      </w:r>
      <w:r w:rsidR="00B30B3D" w:rsidRPr="00194AB7">
        <w:rPr>
          <w:rFonts w:ascii="Times New Roman" w:hAnsi="Times New Roman" w:cs="Times New Roman"/>
        </w:rPr>
        <w:t>foliage</w:t>
      </w:r>
      <w:r w:rsidR="00806598" w:rsidRPr="00194AB7">
        <w:rPr>
          <w:rFonts w:ascii="Times New Roman" w:hAnsi="Times New Roman" w:cs="Times New Roman"/>
        </w:rPr>
        <w:t>)</w:t>
      </w:r>
      <w:r w:rsidRPr="00194AB7">
        <w:rPr>
          <w:rFonts w:ascii="Times New Roman" w:hAnsi="Times New Roman" w:cs="Times New Roman"/>
        </w:rPr>
        <w:t xml:space="preserve">, </w:t>
      </w:r>
    </w:p>
    <w:p w14:paraId="2C0BDB90" w14:textId="7857809D" w:rsidR="00806598"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s</w:t>
      </w:r>
      <w:r w:rsidR="00806598" w:rsidRPr="00194AB7">
        <w:rPr>
          <w:rFonts w:ascii="Times New Roman" w:hAnsi="Times New Roman" w:cs="Times New Roman"/>
        </w:rPr>
        <w:t xml:space="preserve"> (allocation fraction to </w:t>
      </w:r>
      <w:r w:rsidR="00B30B3D" w:rsidRPr="00194AB7">
        <w:rPr>
          <w:rFonts w:ascii="Times New Roman" w:hAnsi="Times New Roman" w:cs="Times New Roman"/>
        </w:rPr>
        <w:t>stem</w:t>
      </w:r>
      <w:r w:rsidR="00806598" w:rsidRPr="00194AB7">
        <w:rPr>
          <w:rFonts w:ascii="Times New Roman" w:hAnsi="Times New Roman" w:cs="Times New Roman"/>
        </w:rPr>
        <w:t>)</w:t>
      </w:r>
      <w:r w:rsidRPr="00194AB7">
        <w:rPr>
          <w:rFonts w:ascii="Times New Roman" w:hAnsi="Times New Roman" w:cs="Times New Roman"/>
        </w:rPr>
        <w:t xml:space="preserve">, </w:t>
      </w:r>
    </w:p>
    <w:p w14:paraId="21358ADE" w14:textId="013A47BC" w:rsidR="00A7316E" w:rsidRPr="00194AB7" w:rsidRDefault="00A7316E" w:rsidP="00867B8C">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f</w:t>
      </w:r>
      <w:r w:rsidRPr="00194AB7">
        <w:rPr>
          <w:rFonts w:ascii="Times New Roman" w:hAnsi="Times New Roman" w:cs="Times New Roman"/>
        </w:rPr>
        <w:t xml:space="preserve"> </w:t>
      </w:r>
      <w:r w:rsidR="00806598" w:rsidRPr="00194AB7">
        <w:rPr>
          <w:rFonts w:ascii="Times New Roman" w:hAnsi="Times New Roman" w:cs="Times New Roman"/>
        </w:rPr>
        <w:t xml:space="preserve">(allocation fraction to </w:t>
      </w:r>
      <w:r w:rsidR="00B30B3D" w:rsidRPr="00194AB7">
        <w:rPr>
          <w:rFonts w:ascii="Times New Roman" w:hAnsi="Times New Roman" w:cs="Times New Roman"/>
        </w:rPr>
        <w:t>leaf turnover</w:t>
      </w:r>
      <w:r w:rsidR="00806598" w:rsidRPr="00194AB7">
        <w:rPr>
          <w:rFonts w:ascii="Times New Roman" w:hAnsi="Times New Roman" w:cs="Times New Roman"/>
        </w:rPr>
        <w:t>).</w:t>
      </w:r>
    </w:p>
    <w:p w14:paraId="35BA3A5B" w14:textId="77777777" w:rsidR="00A7316E" w:rsidRPr="00194AB7" w:rsidRDefault="00A7316E" w:rsidP="00867B8C">
      <w:pPr>
        <w:spacing w:before="240" w:after="240" w:line="360" w:lineRule="auto"/>
        <w:jc w:val="both"/>
        <w:rPr>
          <w:rFonts w:ascii="Times New Roman" w:hAnsi="Times New Roman" w:cs="Times New Roman"/>
        </w:rPr>
      </w:pPr>
    </w:p>
    <w:p w14:paraId="37BDB653" w14:textId="3EE057DF"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GPP = </w:t>
      </w:r>
      <w:r w:rsidR="00642CAA" w:rsidRPr="00194AB7">
        <w:rPr>
          <w:rFonts w:ascii="Times New Roman" w:hAnsi="Times New Roman" w:cs="Times New Roman"/>
        </w:rPr>
        <w:t>Gross primary production (Photosynthesis)</w:t>
      </w:r>
    </w:p>
    <w:p w14:paraId="10B70718" w14:textId="24674C80"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 xml:space="preserve">d </w:t>
      </w:r>
      <w:r w:rsidRPr="00194AB7">
        <w:rPr>
          <w:rFonts w:ascii="Times New Roman" w:hAnsi="Times New Roman" w:cs="Times New Roman"/>
        </w:rPr>
        <w:t xml:space="preserve">= </w:t>
      </w:r>
      <w:r w:rsidR="00642CAA" w:rsidRPr="00194AB7">
        <w:rPr>
          <w:rFonts w:ascii="Times New Roman" w:hAnsi="Times New Roman" w:cs="Times New Roman"/>
        </w:rPr>
        <w:t xml:space="preserve">Plant daily respiration (gC </w:t>
      </w:r>
      <w:r w:rsidR="00B30B3D" w:rsidRPr="00194AB7">
        <w:rPr>
          <w:rFonts w:ascii="Times New Roman" w:hAnsi="Times New Roman" w:cs="Times New Roman"/>
        </w:rPr>
        <w:t>g</w:t>
      </w:r>
      <w:r w:rsidR="00E35004" w:rsidRPr="00194AB7">
        <w:rPr>
          <w:rFonts w:ascii="Times New Roman" w:hAnsi="Times New Roman" w:cs="Times New Roman"/>
          <w:vertAlign w:val="superscript"/>
        </w:rPr>
        <w:t>-1</w:t>
      </w:r>
      <w:r w:rsidR="00B30B3D" w:rsidRPr="00194AB7">
        <w:rPr>
          <w:rFonts w:ascii="Times New Roman" w:hAnsi="Times New Roman" w:cs="Times New Roman"/>
        </w:rPr>
        <w:t>C</w:t>
      </w:r>
      <w:r w:rsidR="00642CAA" w:rsidRPr="00194AB7">
        <w:rPr>
          <w:rFonts w:ascii="Times New Roman" w:hAnsi="Times New Roman" w:cs="Times New Roman"/>
        </w:rPr>
        <w:t>)</w:t>
      </w:r>
      <w:r w:rsidR="00944F86" w:rsidRPr="00194AB7">
        <w:rPr>
          <w:rFonts w:ascii="Times New Roman" w:hAnsi="Times New Roman" w:cs="Times New Roman"/>
        </w:rPr>
        <w:t xml:space="preserve"> = calculated based on leaf dark respiration and meteorological data (15 minutes temperature data)</w:t>
      </w:r>
      <w:r w:rsidR="00E35004" w:rsidRPr="00194AB7">
        <w:rPr>
          <w:rFonts w:ascii="Times New Roman" w:hAnsi="Times New Roman" w:cs="Times New Roman"/>
        </w:rPr>
        <w:t>: R</w:t>
      </w:r>
      <w:r w:rsidR="00E35004" w:rsidRPr="00194AB7">
        <w:rPr>
          <w:rFonts w:ascii="Times New Roman" w:hAnsi="Times New Roman" w:cs="Times New Roman"/>
          <w:vertAlign w:val="subscript"/>
        </w:rPr>
        <w:t>d</w:t>
      </w:r>
      <w:r w:rsidR="00E35004" w:rsidRPr="00194AB7">
        <w:rPr>
          <w:rFonts w:ascii="Times New Roman" w:hAnsi="Times New Roman" w:cs="Times New Roman"/>
        </w:rPr>
        <w:t xml:space="preserve"> * (C</w:t>
      </w:r>
      <w:r w:rsidR="00E35004" w:rsidRPr="00194AB7">
        <w:rPr>
          <w:rFonts w:ascii="Times New Roman" w:hAnsi="Times New Roman" w:cs="Times New Roman"/>
          <w:vertAlign w:val="subscript"/>
        </w:rPr>
        <w:t>leaf</w:t>
      </w:r>
      <w:r w:rsidR="00E35004" w:rsidRPr="00194AB7">
        <w:rPr>
          <w:rFonts w:ascii="Times New Roman" w:hAnsi="Times New Roman" w:cs="Times New Roman"/>
        </w:rPr>
        <w:t xml:space="preserve"> + C</w:t>
      </w:r>
      <w:r w:rsidR="00E35004" w:rsidRPr="00194AB7">
        <w:rPr>
          <w:rFonts w:ascii="Times New Roman" w:hAnsi="Times New Roman" w:cs="Times New Roman"/>
          <w:vertAlign w:val="subscript"/>
        </w:rPr>
        <w:t>stem</w:t>
      </w:r>
      <w:r w:rsidR="00E35004" w:rsidRPr="00194AB7">
        <w:rPr>
          <w:rFonts w:ascii="Times New Roman" w:hAnsi="Times New Roman" w:cs="Times New Roman"/>
        </w:rPr>
        <w:t xml:space="preserve"> + C</w:t>
      </w:r>
      <w:r w:rsidR="00E35004" w:rsidRPr="00194AB7">
        <w:rPr>
          <w:rFonts w:ascii="Times New Roman" w:hAnsi="Times New Roman" w:cs="Times New Roman"/>
          <w:vertAlign w:val="subscript"/>
        </w:rPr>
        <w:t>root</w:t>
      </w:r>
      <w:r w:rsidR="00E35004" w:rsidRPr="00194AB7">
        <w:rPr>
          <w:rFonts w:ascii="Times New Roman" w:hAnsi="Times New Roman" w:cs="Times New Roman"/>
        </w:rPr>
        <w:t>)</w:t>
      </w:r>
    </w:p>
    <w:p w14:paraId="45B9A67F" w14:textId="4B2FB7F3" w:rsidR="00E35004" w:rsidRPr="00194AB7" w:rsidRDefault="00806598"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Not needed: </w:t>
      </w:r>
      <w:r w:rsidR="00E35004" w:rsidRPr="00194AB7">
        <w:rPr>
          <w:rFonts w:ascii="Times New Roman" w:hAnsi="Times New Roman" w:cs="Times New Roman"/>
        </w:rPr>
        <w:t>R</w:t>
      </w:r>
      <w:r w:rsidR="00E35004" w:rsidRPr="00194AB7">
        <w:rPr>
          <w:rFonts w:ascii="Times New Roman" w:hAnsi="Times New Roman" w:cs="Times New Roman"/>
          <w:vertAlign w:val="subscript"/>
        </w:rPr>
        <w:t xml:space="preserve">d </w:t>
      </w:r>
      <w:r w:rsidR="00E35004" w:rsidRPr="00194AB7">
        <w:rPr>
          <w:rFonts w:ascii="Times New Roman" w:hAnsi="Times New Roman" w:cs="Times New Roman"/>
        </w:rPr>
        <w:t>= Also calculated using modelled gross C gain (C</w:t>
      </w:r>
      <w:r w:rsidR="00E35004" w:rsidRPr="00194AB7">
        <w:rPr>
          <w:rFonts w:ascii="Times New Roman" w:hAnsi="Times New Roman" w:cs="Times New Roman"/>
          <w:vertAlign w:val="subscript"/>
        </w:rPr>
        <w:t>day</w:t>
      </w:r>
      <w:r w:rsidR="00E35004" w:rsidRPr="00194AB7">
        <w:rPr>
          <w:rFonts w:ascii="Times New Roman" w:hAnsi="Times New Roman" w:cs="Times New Roman"/>
        </w:rPr>
        <w:t>_gross) and net C gain (C</w:t>
      </w:r>
      <w:r w:rsidR="00E35004" w:rsidRPr="00194AB7">
        <w:rPr>
          <w:rFonts w:ascii="Times New Roman" w:hAnsi="Times New Roman" w:cs="Times New Roman"/>
          <w:vertAlign w:val="subscript"/>
        </w:rPr>
        <w:t>day</w:t>
      </w:r>
      <w:r w:rsidR="00E35004" w:rsidRPr="00194AB7">
        <w:rPr>
          <w:rFonts w:ascii="Times New Roman" w:hAnsi="Times New Roman" w:cs="Times New Roman"/>
        </w:rPr>
        <w:t>_net) from Court’s data: R</w:t>
      </w:r>
      <w:r w:rsidR="00E35004" w:rsidRPr="00194AB7">
        <w:rPr>
          <w:rFonts w:ascii="Times New Roman" w:hAnsi="Times New Roman" w:cs="Times New Roman"/>
          <w:vertAlign w:val="subscript"/>
        </w:rPr>
        <w:t xml:space="preserve">d </w:t>
      </w:r>
      <w:r w:rsidR="00E35004" w:rsidRPr="00194AB7">
        <w:rPr>
          <w:rFonts w:ascii="Times New Roman" w:hAnsi="Times New Roman" w:cs="Times New Roman"/>
        </w:rPr>
        <w:t>= C</w:t>
      </w:r>
      <w:r w:rsidR="00E35004" w:rsidRPr="00194AB7">
        <w:rPr>
          <w:rFonts w:ascii="Times New Roman" w:hAnsi="Times New Roman" w:cs="Times New Roman"/>
          <w:vertAlign w:val="subscript"/>
        </w:rPr>
        <w:t>total</w:t>
      </w:r>
      <w:r w:rsidR="00E35004" w:rsidRPr="00194AB7">
        <w:rPr>
          <w:rFonts w:ascii="Times New Roman" w:hAnsi="Times New Roman" w:cs="Times New Roman"/>
        </w:rPr>
        <w:t>_gross(GPP) – C</w:t>
      </w:r>
      <w:r w:rsidR="00E35004" w:rsidRPr="00194AB7">
        <w:rPr>
          <w:rFonts w:ascii="Times New Roman" w:hAnsi="Times New Roman" w:cs="Times New Roman"/>
          <w:vertAlign w:val="subscript"/>
        </w:rPr>
        <w:t>total</w:t>
      </w:r>
      <w:r w:rsidR="00E35004" w:rsidRPr="00194AB7">
        <w:rPr>
          <w:rFonts w:ascii="Times New Roman" w:hAnsi="Times New Roman" w:cs="Times New Roman"/>
        </w:rPr>
        <w:t>_net(NPP)</w:t>
      </w:r>
    </w:p>
    <w:p w14:paraId="329AB00F" w14:textId="77777777" w:rsidR="00E35004" w:rsidRPr="00194AB7" w:rsidRDefault="00E35004" w:rsidP="00867B8C">
      <w:pPr>
        <w:spacing w:before="240" w:after="240" w:line="360" w:lineRule="auto"/>
        <w:jc w:val="both"/>
        <w:rPr>
          <w:rFonts w:ascii="Times New Roman" w:hAnsi="Times New Roman" w:cs="Times New Roman"/>
        </w:rPr>
      </w:pPr>
    </w:p>
    <w:p w14:paraId="42985014" w14:textId="08A9BA5B"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C</w:t>
      </w:r>
      <w:r w:rsidRPr="00194AB7">
        <w:rPr>
          <w:rFonts w:ascii="Times New Roman" w:hAnsi="Times New Roman" w:cs="Times New Roman"/>
          <w:vertAlign w:val="subscript"/>
        </w:rPr>
        <w:t>stem</w:t>
      </w:r>
      <w:r w:rsidRPr="00194AB7">
        <w:rPr>
          <w:rFonts w:ascii="Times New Roman" w:hAnsi="Times New Roman" w:cs="Times New Roman"/>
        </w:rPr>
        <w:t>, C</w:t>
      </w:r>
      <w:r w:rsidRPr="00194AB7">
        <w:rPr>
          <w:rFonts w:ascii="Times New Roman" w:hAnsi="Times New Roman" w:cs="Times New Roman"/>
          <w:vertAlign w:val="subscript"/>
        </w:rPr>
        <w:t xml:space="preserve">root </w:t>
      </w:r>
      <w:r w:rsidRPr="00194AB7">
        <w:rPr>
          <w:rFonts w:ascii="Times New Roman" w:hAnsi="Times New Roman" w:cs="Times New Roman"/>
        </w:rPr>
        <w:t xml:space="preserve">= </w:t>
      </w:r>
      <w:r w:rsidR="00642CAA" w:rsidRPr="00194AB7">
        <w:rPr>
          <w:rFonts w:ascii="Times New Roman" w:hAnsi="Times New Roman" w:cs="Times New Roman"/>
        </w:rPr>
        <w:t>C pools of leaf, stem and root</w:t>
      </w:r>
    </w:p>
    <w:p w14:paraId="79C74F58" w14:textId="702D5525" w:rsidR="00B30B3D" w:rsidRPr="00194AB7" w:rsidRDefault="00B30B3D" w:rsidP="00867B8C">
      <w:p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leaf</w:t>
      </w:r>
      <w:r w:rsidRPr="00194AB7">
        <w:rPr>
          <w:rFonts w:ascii="Times New Roman" w:hAnsi="Times New Roman" w:cs="Times New Roman"/>
        </w:rPr>
        <w:t xml:space="preserve"> = leaf turnover</w:t>
      </w:r>
    </w:p>
    <w:p w14:paraId="1BC82065" w14:textId="0C5C5D45"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k = </w:t>
      </w:r>
      <w:r w:rsidR="00642CAA" w:rsidRPr="00194AB7">
        <w:rPr>
          <w:rFonts w:ascii="Times New Roman" w:hAnsi="Times New Roman" w:cs="Times New Roman"/>
        </w:rPr>
        <w:t>C fraction going out from storage pool</w:t>
      </w:r>
      <w:r w:rsidRPr="00194AB7">
        <w:rPr>
          <w:rFonts w:ascii="Times New Roman" w:hAnsi="Times New Roman" w:cs="Times New Roman"/>
        </w:rPr>
        <w:t xml:space="preserve"> </w:t>
      </w:r>
      <w:r w:rsidR="00B30B3D" w:rsidRPr="00194AB7">
        <w:rPr>
          <w:rFonts w:ascii="Times New Roman" w:hAnsi="Times New Roman" w:cs="Times New Roman"/>
        </w:rPr>
        <w:t>(utilization coefficient)</w:t>
      </w:r>
    </w:p>
    <w:p w14:paraId="084A438D" w14:textId="2F3B341E"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f</w:t>
      </w:r>
      <w:r w:rsidRPr="00194AB7">
        <w:rPr>
          <w:rFonts w:ascii="Times New Roman" w:hAnsi="Times New Roman" w:cs="Times New Roman"/>
        </w:rPr>
        <w:t>, a</w:t>
      </w:r>
      <w:r w:rsidRPr="00194AB7">
        <w:rPr>
          <w:rFonts w:ascii="Times New Roman" w:hAnsi="Times New Roman" w:cs="Times New Roman"/>
          <w:vertAlign w:val="subscript"/>
        </w:rPr>
        <w:t>s</w:t>
      </w:r>
      <w:r w:rsidRPr="00194AB7">
        <w:rPr>
          <w:rFonts w:ascii="Times New Roman" w:hAnsi="Times New Roman" w:cs="Times New Roman"/>
        </w:rPr>
        <w:t>, a</w:t>
      </w:r>
      <w:r w:rsidRPr="00194AB7">
        <w:rPr>
          <w:rFonts w:ascii="Times New Roman" w:hAnsi="Times New Roman" w:cs="Times New Roman"/>
          <w:vertAlign w:val="subscript"/>
        </w:rPr>
        <w:t>r</w:t>
      </w:r>
      <w:r w:rsidRPr="00194AB7">
        <w:rPr>
          <w:rFonts w:ascii="Times New Roman" w:hAnsi="Times New Roman" w:cs="Times New Roman"/>
        </w:rPr>
        <w:t xml:space="preserve"> = </w:t>
      </w:r>
      <w:r w:rsidR="00642CAA" w:rsidRPr="00194AB7">
        <w:rPr>
          <w:rFonts w:ascii="Times New Roman" w:hAnsi="Times New Roman" w:cs="Times New Roman"/>
        </w:rPr>
        <w:t>a</w:t>
      </w:r>
      <w:r w:rsidRPr="00194AB7">
        <w:rPr>
          <w:rFonts w:ascii="Times New Roman" w:hAnsi="Times New Roman" w:cs="Times New Roman"/>
        </w:rPr>
        <w:t xml:space="preserve">llocation fraction to </w:t>
      </w:r>
      <w:r w:rsidR="00642CAA" w:rsidRPr="00194AB7">
        <w:rPr>
          <w:rFonts w:ascii="Times New Roman" w:hAnsi="Times New Roman" w:cs="Times New Roman"/>
        </w:rPr>
        <w:t>foliage, stem and root (a</w:t>
      </w:r>
      <w:r w:rsidR="00642CAA" w:rsidRPr="00194AB7">
        <w:rPr>
          <w:rFonts w:ascii="Times New Roman" w:hAnsi="Times New Roman" w:cs="Times New Roman"/>
          <w:vertAlign w:val="subscript"/>
        </w:rPr>
        <w:t>r</w:t>
      </w:r>
      <w:r w:rsidR="00642CAA" w:rsidRPr="00194AB7">
        <w:rPr>
          <w:rFonts w:ascii="Times New Roman" w:hAnsi="Times New Roman" w:cs="Times New Roman"/>
        </w:rPr>
        <w:t xml:space="preserve">[i] </w:t>
      </w:r>
      <w:r w:rsidR="00E35004" w:rsidRPr="00194AB7">
        <w:rPr>
          <w:rFonts w:ascii="Times New Roman" w:hAnsi="Times New Roman" w:cs="Times New Roman"/>
        </w:rPr>
        <w:t>+</w:t>
      </w:r>
      <w:r w:rsidR="00642CAA" w:rsidRPr="00194AB7">
        <w:rPr>
          <w:rFonts w:ascii="Times New Roman" w:hAnsi="Times New Roman" w:cs="Times New Roman"/>
        </w:rPr>
        <w:t xml:space="preserve"> a</w:t>
      </w:r>
      <w:r w:rsidR="00642CAA" w:rsidRPr="00194AB7">
        <w:rPr>
          <w:rFonts w:ascii="Times New Roman" w:hAnsi="Times New Roman" w:cs="Times New Roman"/>
          <w:vertAlign w:val="subscript"/>
        </w:rPr>
        <w:t>f</w:t>
      </w:r>
      <w:r w:rsidR="00642CAA" w:rsidRPr="00194AB7">
        <w:rPr>
          <w:rFonts w:ascii="Times New Roman" w:hAnsi="Times New Roman" w:cs="Times New Roman"/>
        </w:rPr>
        <w:t xml:space="preserve">[i] </w:t>
      </w:r>
      <w:r w:rsidR="00E35004" w:rsidRPr="00194AB7">
        <w:rPr>
          <w:rFonts w:ascii="Times New Roman" w:hAnsi="Times New Roman" w:cs="Times New Roman"/>
        </w:rPr>
        <w:t>+</w:t>
      </w:r>
      <w:r w:rsidR="00642CAA" w:rsidRPr="00194AB7">
        <w:rPr>
          <w:rFonts w:ascii="Times New Roman" w:hAnsi="Times New Roman" w:cs="Times New Roman"/>
        </w:rPr>
        <w:t xml:space="preserve"> a</w:t>
      </w:r>
      <w:r w:rsidR="00642CAA" w:rsidRPr="00194AB7">
        <w:rPr>
          <w:rFonts w:ascii="Times New Roman" w:hAnsi="Times New Roman" w:cs="Times New Roman"/>
          <w:vertAlign w:val="subscript"/>
        </w:rPr>
        <w:t>s</w:t>
      </w:r>
      <w:r w:rsidR="00642CAA" w:rsidRPr="00194AB7">
        <w:rPr>
          <w:rFonts w:ascii="Times New Roman" w:hAnsi="Times New Roman" w:cs="Times New Roman"/>
        </w:rPr>
        <w:t>[i]</w:t>
      </w:r>
      <w:r w:rsidR="00E35004" w:rsidRPr="00194AB7">
        <w:rPr>
          <w:rFonts w:ascii="Times New Roman" w:hAnsi="Times New Roman" w:cs="Times New Roman"/>
        </w:rPr>
        <w:t xml:space="preserve"> = 1</w:t>
      </w:r>
      <w:r w:rsidR="00642CAA" w:rsidRPr="00194AB7">
        <w:rPr>
          <w:rFonts w:ascii="Times New Roman" w:hAnsi="Times New Roman" w:cs="Times New Roman"/>
        </w:rPr>
        <w:t>)</w:t>
      </w:r>
    </w:p>
    <w:p w14:paraId="25415DF3" w14:textId="29C0773F" w:rsidR="00626CF3" w:rsidRPr="00194AB7" w:rsidRDefault="00626CF3" w:rsidP="00867B8C">
      <w:p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f</w:t>
      </w:r>
      <w:r w:rsidR="00642CAA" w:rsidRPr="00194AB7">
        <w:rPr>
          <w:rFonts w:ascii="Times New Roman" w:hAnsi="Times New Roman" w:cs="Times New Roman"/>
        </w:rPr>
        <w:t xml:space="preserve"> = leaf turnover fraction</w:t>
      </w:r>
    </w:p>
    <w:p w14:paraId="113A5F67" w14:textId="77777777" w:rsidR="00167417" w:rsidRPr="00194AB7" w:rsidRDefault="00167417" w:rsidP="00867B8C">
      <w:pPr>
        <w:spacing w:before="240" w:after="240" w:line="360" w:lineRule="auto"/>
        <w:jc w:val="both"/>
        <w:rPr>
          <w:rFonts w:ascii="Times New Roman" w:hAnsi="Times New Roman" w:cs="Times New Roman"/>
        </w:rPr>
      </w:pPr>
    </w:p>
    <w:p w14:paraId="076AA5BF" w14:textId="77777777" w:rsidR="00167417" w:rsidRPr="00194AB7" w:rsidRDefault="00167417" w:rsidP="00867B8C">
      <w:pPr>
        <w:spacing w:before="240" w:after="240" w:line="360" w:lineRule="auto"/>
        <w:jc w:val="both"/>
        <w:rPr>
          <w:rFonts w:ascii="Times New Roman" w:hAnsi="Times New Roman" w:cs="Times New Roman"/>
        </w:rPr>
      </w:pPr>
    </w:p>
    <w:p w14:paraId="26DF6506" w14:textId="77777777" w:rsidR="00B30B3D" w:rsidRPr="00194AB7" w:rsidRDefault="00B30B3D" w:rsidP="00867B8C">
      <w:pPr>
        <w:spacing w:before="240" w:after="240" w:line="360" w:lineRule="auto"/>
        <w:jc w:val="both"/>
        <w:rPr>
          <w:rFonts w:ascii="Times New Roman" w:hAnsi="Times New Roman" w:cs="Times New Roman"/>
        </w:rPr>
      </w:pPr>
      <w:r w:rsidRPr="00194AB7">
        <w:rPr>
          <w:rFonts w:ascii="Times New Roman" w:hAnsi="Times New Roman" w:cs="Times New Roman"/>
        </w:rPr>
        <w:br w:type="page"/>
      </w:r>
    </w:p>
    <w:p w14:paraId="21655420" w14:textId="4E72D843" w:rsidR="00167417" w:rsidRPr="00194AB7" w:rsidRDefault="00167417" w:rsidP="00867B8C">
      <w:pPr>
        <w:spacing w:before="240" w:after="240" w:line="360" w:lineRule="auto"/>
        <w:jc w:val="both"/>
        <w:rPr>
          <w:rFonts w:ascii="Times New Roman" w:hAnsi="Times New Roman" w:cs="Times New Roman"/>
        </w:rPr>
      </w:pPr>
      <w:r w:rsidRPr="00194AB7">
        <w:rPr>
          <w:rFonts w:ascii="Times New Roman" w:hAnsi="Times New Roman" w:cs="Times New Roman"/>
        </w:rPr>
        <w:t>Model Structure:</w:t>
      </w:r>
    </w:p>
    <w:p w14:paraId="57BDEAB9" w14:textId="4AC71A45" w:rsidR="00626CF3" w:rsidRPr="00194AB7" w:rsidRDefault="00626CF3" w:rsidP="00867B8C">
      <w:pPr>
        <w:spacing w:before="240" w:after="240" w:line="360" w:lineRule="auto"/>
        <w:jc w:val="both"/>
        <w:rPr>
          <w:rFonts w:ascii="Times New Roman" w:hAnsi="Times New Roman" w:cs="Times New Roman"/>
        </w:rPr>
      </w:pPr>
    </w:p>
    <w:p w14:paraId="4E217F72" w14:textId="64A77740" w:rsidR="00623149" w:rsidRPr="00194AB7" w:rsidRDefault="00177B1A" w:rsidP="00867B8C">
      <w:pPr>
        <w:spacing w:before="240" w:after="240" w:line="360" w:lineRule="auto"/>
        <w:jc w:val="both"/>
        <w:rPr>
          <w:rFonts w:ascii="Times New Roman" w:hAnsi="Times New Roman" w:cs="Times New Roman"/>
        </w:rPr>
      </w:pPr>
      <w:r w:rsidRPr="00194AB7">
        <w:rPr>
          <w:rFonts w:ascii="Times New Roman" w:hAnsi="Times New Roman" w:cs="Times New Roman"/>
          <w:noProof/>
          <w:lang w:val="en-US"/>
        </w:rPr>
        <mc:AlternateContent>
          <mc:Choice Requires="wpg">
            <w:drawing>
              <wp:anchor distT="0" distB="0" distL="114300" distR="114300" simplePos="0" relativeHeight="251794432" behindDoc="0" locked="0" layoutInCell="1" allowOverlap="1" wp14:anchorId="0796C02C" wp14:editId="23EA353A">
                <wp:simplePos x="0" y="0"/>
                <wp:positionH relativeFrom="column">
                  <wp:posOffset>69850</wp:posOffset>
                </wp:positionH>
                <wp:positionV relativeFrom="paragraph">
                  <wp:posOffset>2995295</wp:posOffset>
                </wp:positionV>
                <wp:extent cx="4803775" cy="1514475"/>
                <wp:effectExtent l="0" t="0" r="22225" b="34925"/>
                <wp:wrapNone/>
                <wp:docPr id="17" name="Group 17"/>
                <wp:cNvGraphicFramePr/>
                <a:graphic xmlns:a="http://schemas.openxmlformats.org/drawingml/2006/main">
                  <a:graphicData uri="http://schemas.microsoft.com/office/word/2010/wordprocessingGroup">
                    <wpg:wgp>
                      <wpg:cNvGrpSpPr/>
                      <wpg:grpSpPr>
                        <a:xfrm>
                          <a:off x="0" y="0"/>
                          <a:ext cx="4803775" cy="1514475"/>
                          <a:chOff x="0" y="0"/>
                          <a:chExt cx="4803775" cy="1514475"/>
                        </a:xfrm>
                      </wpg:grpSpPr>
                      <wps:wsp>
                        <wps:cNvPr id="2" name="Text Box 2"/>
                        <wps:cNvSpPr txBox="1"/>
                        <wps:spPr>
                          <a:xfrm>
                            <a:off x="1707515" y="259715"/>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A74EB31" w14:textId="15032EFD" w:rsidR="00B40862" w:rsidRPr="000A11EB" w:rsidRDefault="00B40862" w:rsidP="00C53352">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705485"/>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3CB1AED" w14:textId="105D7EA5"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sidRPr="00C53352">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3546475" y="2527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5835DE9D" w14:textId="3B2A74D3" w:rsidR="00B40862" w:rsidRPr="000A11EB" w:rsidRDefault="00B40862" w:rsidP="00C53352">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root</w:t>
                              </w:r>
                            </w:p>
                            <w:p w14:paraId="1141968C" w14:textId="77777777" w:rsidR="00B40862" w:rsidRDefault="00B4086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208530" y="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9905D6D" w14:textId="60B5A4D3" w:rsidR="00B40862" w:rsidRPr="000A11EB" w:rsidRDefault="00B40862">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021455" y="127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DA4F102" w14:textId="77777777" w:rsidR="00B40862" w:rsidRPr="000A11EB" w:rsidRDefault="00B40862" w:rsidP="000A11EB">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492125" y="127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125672BA" w14:textId="77777777" w:rsidR="00B40862" w:rsidRPr="000A11EB" w:rsidRDefault="00B40862" w:rsidP="000A11EB">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6350" y="12814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1574101E" w14:textId="75AC7064" w:rsidR="00B40862" w:rsidRPr="00C53352" w:rsidRDefault="00B40862" w:rsidP="00C53352">
                              <w:pPr>
                                <w:jc w:val="center"/>
                                <w:rPr>
                                  <w:rFonts w:ascii="Times New Roman" w:hAnsi="Times New Roman" w:cs="Times New Roman"/>
                                  <w:sz w:val="22"/>
                                  <w:szCs w:val="22"/>
                                  <w:vertAlign w:val="subscript"/>
                                </w:rPr>
                              </w:pPr>
                              <w:r>
                                <w:rPr>
                                  <w:rFonts w:ascii="Times New Roman" w:hAnsi="Times New Roman" w:cs="Times New Roman"/>
                                  <w:sz w:val="22"/>
                                  <w:szCs w:val="22"/>
                                </w:rPr>
                                <w:t>C</w:t>
                              </w:r>
                              <w:r>
                                <w:rPr>
                                  <w:rFonts w:ascii="Times New Roman" w:hAnsi="Times New Roman" w:cs="Times New Roman"/>
                                  <w:sz w:val="22"/>
                                  <w:szCs w:val="22"/>
                                  <w:vertAlign w:val="subscript"/>
                                </w:rPr>
                                <w:t>l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494030" y="40894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CA442B0" w14:textId="66A1629C" w:rsidR="00B40862" w:rsidRPr="000A11EB" w:rsidRDefault="00B40862" w:rsidP="00C53352">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13230" y="7099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39CE86A" w14:textId="102C74C8"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207260" y="413385"/>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1C8B0BEA" w14:textId="77777777" w:rsidR="00B40862" w:rsidRPr="000A11EB" w:rsidRDefault="00B40862" w:rsidP="00C53352">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543300" y="7099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53E15DE9" w14:textId="5C53944D"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4028440" y="413385"/>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443732D" w14:textId="77777777" w:rsidR="00B40862" w:rsidRPr="000A11EB" w:rsidRDefault="00B40862" w:rsidP="00C53352">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5.5pt;margin-top:235.85pt;width:378.25pt;height:119.25pt;z-index:251794432" coordsize="4803775,1514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">
                <v:shapetype id="_x0000_t202" coordsize="21600,21600" o:spt="202" path="m0,0l0,21600,21600,21600,21600,0xe">
                  <v:stroke joinstyle="miter"/>
                  <v:path gradientshapeok="t" o:connecttype="rect"/>
                </v:shapetype>
                <v:shape id="Text Box 2" o:spid="_x0000_s1027" type="#_x0000_t202" style="position:absolute;left:1707515;top:259715;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j3flwAAA&#10;ANoAAAAPAAAAZHJzL2Rvd25yZXYueG1sRI9LC8IwEITvgv8hrOBNUz2oVKP4QBDRgw/E49KsbbHZ&#10;lCZq/fdGEDwOM/MNM5nVphBPqlxuWUGvG4EgTqzOOVVwPq07IxDOI2ssLJOCNzmYTZuNCcbavvhA&#10;z6NPRYCwi1FB5n0ZS+mSjAy6ri2Jg3ezlUEfZJVKXeErwE0h+1E0kAZzDgsZlrTMKLkfH0bB5vTe&#10;HobL/cBsF6vr7iLdZb3aKdVu1fMxCE+1/4d/7Y1W0IfvlXAD5PQ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j3flwAAAANoAAAAPAAAAAAAAAAAAAAAAAJcCAABkcnMvZG93bnJl&#10;di54bWxQSwUGAAAAAAQABAD1AAAAhAMAAAAA&#10;" filled="f" strokecolor="black [3213]">
                  <v:textbox>
                    <w:txbxContent>
                      <w:p w14:paraId="3A74EB31" w14:textId="15032EFD" w:rsidR="00B40862" w:rsidRPr="000A11EB" w:rsidRDefault="00B40862" w:rsidP="00C53352">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stem</w:t>
                        </w:r>
                      </w:p>
                    </w:txbxContent>
                  </v:textbox>
                </v:shape>
                <v:shape id="Text Box 3" o:spid="_x0000_s1028" type="#_x0000_t202" style="position:absolute;top:705485;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w9J+wgAA&#10;ANoAAAAPAAAAZHJzL2Rvd25yZXYueG1sRI9Lq8IwFIT3gv8hHMGdpi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PD0n7CAAAA2gAAAA8AAAAAAAAAAAAAAAAAlwIAAGRycy9kb3du&#10;cmV2LnhtbFBLBQYAAAAABAAEAPUAAACGAwAAAAA=&#10;" filled="f" strokecolor="black [3213]">
                  <v:textbox>
                    <w:txbxContent>
                      <w:p w14:paraId="73CB1AED" w14:textId="105D7EA5"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sidRPr="00C53352">
                          <w:rPr>
                            <w:rFonts w:ascii="Times New Roman" w:hAnsi="Times New Roman" w:cs="Times New Roman"/>
                            <w:sz w:val="22"/>
                            <w:szCs w:val="22"/>
                            <w:vertAlign w:val="subscript"/>
                          </w:rPr>
                          <w:t>leaf</w:t>
                        </w:r>
                      </w:p>
                    </w:txbxContent>
                  </v:textbox>
                </v:shape>
                <v:shape id="Text Box 4" o:spid="_x0000_s1029" type="#_x0000_t202" style="position:absolute;left:3546475;top:2527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koKwgAA&#10;ANoAAAAPAAAAZHJzL2Rvd25yZXYueG1sRI9Lq8IwFIT3gv8hHMGdpo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qSgrCAAAA2gAAAA8AAAAAAAAAAAAAAAAAlwIAAGRycy9kb3du&#10;cmV2LnhtbFBLBQYAAAAABAAEAPUAAACGAwAAAAA=&#10;" filled="f" strokecolor="black [3213]">
                  <v:textbox>
                    <w:txbxContent>
                      <w:p w14:paraId="5835DE9D" w14:textId="3B2A74D3" w:rsidR="00B40862" w:rsidRPr="000A11EB" w:rsidRDefault="00B40862" w:rsidP="00C53352">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root</w:t>
                        </w:r>
                      </w:p>
                      <w:p w14:paraId="1141968C" w14:textId="77777777" w:rsidR="00B40862" w:rsidRDefault="00B40862"/>
                    </w:txbxContent>
                  </v:textbox>
                </v:shape>
                <v:shape id="Text Box 8" o:spid="_x0000_s1030" type="#_x0000_t202" style="position:absolute;left:220853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29905D6D" w14:textId="60B5A4D3" w:rsidR="00B40862" w:rsidRPr="000A11EB" w:rsidRDefault="00B40862">
                        <w:pPr>
                          <w:rPr>
                            <w:sz w:val="32"/>
                            <w:szCs w:val="32"/>
                          </w:rPr>
                        </w:pPr>
                        <w:r w:rsidRPr="000A11EB">
                          <w:rPr>
                            <w:sz w:val="32"/>
                            <w:szCs w:val="32"/>
                          </w:rPr>
                          <w:t>+</w:t>
                        </w:r>
                      </w:p>
                    </w:txbxContent>
                  </v:textbox>
                </v:shape>
                <v:shape id="Text Box 9" o:spid="_x0000_s1031" type="#_x0000_t202" style="position:absolute;left:4021455;top:127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6DA4F102" w14:textId="77777777" w:rsidR="00B40862" w:rsidRPr="000A11EB" w:rsidRDefault="00B40862" w:rsidP="000A11EB">
                        <w:pPr>
                          <w:rPr>
                            <w:sz w:val="32"/>
                            <w:szCs w:val="32"/>
                          </w:rPr>
                        </w:pPr>
                        <w:r w:rsidRPr="000A11EB">
                          <w:rPr>
                            <w:sz w:val="32"/>
                            <w:szCs w:val="32"/>
                          </w:rPr>
                          <w:t>+</w:t>
                        </w:r>
                      </w:p>
                    </w:txbxContent>
                  </v:textbox>
                </v:shape>
                <v:shape id="Text Box 10" o:spid="_x0000_s1032" type="#_x0000_t202" style="position:absolute;left:492125;top:127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125672BA" w14:textId="77777777" w:rsidR="00B40862" w:rsidRPr="000A11EB" w:rsidRDefault="00B40862" w:rsidP="000A11EB">
                        <w:pPr>
                          <w:rPr>
                            <w:sz w:val="32"/>
                            <w:szCs w:val="32"/>
                          </w:rPr>
                        </w:pPr>
                        <w:r w:rsidRPr="000A11EB">
                          <w:rPr>
                            <w:sz w:val="32"/>
                            <w:szCs w:val="32"/>
                          </w:rPr>
                          <w:t>+</w:t>
                        </w:r>
                      </w:p>
                    </w:txbxContent>
                  </v:textbox>
                </v:shape>
                <v:shape id="Text Box 11" o:spid="_x0000_s1033" type="#_x0000_t202" style="position:absolute;left:6350;top:12814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cboQvwAA&#10;ANsAAAAPAAAAZHJzL2Rvd25yZXYueG1sRE/JCsIwEL0L/kMYwZumelCpRnFBENGDC+JxaMa22ExK&#10;E7X+vREEb/N460xmtSnEkyqXW1bQ60YgiBOrc04VnE/rzgiE88gaC8uk4E0OZtNmY4Kxti8+0PPo&#10;UxFC2MWoIPO+jKV0SUYGXdeWxIG72cqgD7BKpa7wFcJNIftRNJAGcw4NGZa0zCi5Hx9Gweb03h6G&#10;y/3AbBer6+4i3WW92inVbtXzMQhPtf+Lf+6NDvN7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pxuhC/AAAA2wAAAA8AAAAAAAAAAAAAAAAAlwIAAGRycy9kb3ducmV2&#10;LnhtbFBLBQYAAAAABAAEAPUAAACDAwAAAAA=&#10;" filled="f" strokecolor="black [3213]">
                  <v:textbox>
                    <w:txbxContent>
                      <w:p w14:paraId="1574101E" w14:textId="75AC7064" w:rsidR="00B40862" w:rsidRPr="00C53352" w:rsidRDefault="00B40862" w:rsidP="00C53352">
                        <w:pPr>
                          <w:jc w:val="center"/>
                          <w:rPr>
                            <w:rFonts w:ascii="Times New Roman" w:hAnsi="Times New Roman" w:cs="Times New Roman"/>
                            <w:sz w:val="22"/>
                            <w:szCs w:val="22"/>
                            <w:vertAlign w:val="subscript"/>
                          </w:rPr>
                        </w:pPr>
                        <w:r>
                          <w:rPr>
                            <w:rFonts w:ascii="Times New Roman" w:hAnsi="Times New Roman" w:cs="Times New Roman"/>
                            <w:sz w:val="22"/>
                            <w:szCs w:val="22"/>
                          </w:rPr>
                          <w:t>C</w:t>
                        </w:r>
                        <w:r>
                          <w:rPr>
                            <w:rFonts w:ascii="Times New Roman" w:hAnsi="Times New Roman" w:cs="Times New Roman"/>
                            <w:sz w:val="22"/>
                            <w:szCs w:val="22"/>
                            <w:vertAlign w:val="subscript"/>
                          </w:rPr>
                          <w:t>lit</w:t>
                        </w:r>
                      </w:p>
                    </w:txbxContent>
                  </v:textbox>
                </v:shape>
                <v:shape id="Text Box 12" o:spid="_x0000_s1034" type="#_x0000_t202" style="position:absolute;left:494030;top:40894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6CA442B0" w14:textId="66A1629C" w:rsidR="00B40862" w:rsidRPr="000A11EB" w:rsidRDefault="00B40862" w:rsidP="00C53352">
                        <w:pPr>
                          <w:rPr>
                            <w:sz w:val="32"/>
                            <w:szCs w:val="32"/>
                          </w:rPr>
                        </w:pPr>
                        <w:r>
                          <w:rPr>
                            <w:sz w:val="32"/>
                            <w:szCs w:val="32"/>
                          </w:rPr>
                          <w:t>=</w:t>
                        </w:r>
                      </w:p>
                    </w:txbxContent>
                  </v:textbox>
                </v:shape>
                <v:shape id="Text Box 13" o:spid="_x0000_s1035" type="#_x0000_t202" style="position:absolute;left:1713230;top:7099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74H8wwAA&#10;ANsAAAAPAAAAZHJzL2Rvd25yZXYueG1sRE9Na8JAEL0X/A/LCL3VTVtQ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74H8wwAAANsAAAAPAAAAAAAAAAAAAAAAAJcCAABkcnMvZG93&#10;bnJldi54bWxQSwUGAAAAAAQABAD1AAAAhwMAAAAA&#10;" filled="f" strokecolor="black [3213]">
                  <v:textbox>
                    <w:txbxContent>
                      <w:p w14:paraId="239CE86A" w14:textId="102C74C8"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stem</w:t>
                        </w:r>
                      </w:p>
                    </w:txbxContent>
                  </v:textbox>
                </v:shape>
                <v:shape id="Text Box 14" o:spid="_x0000_s1036" type="#_x0000_t202" style="position:absolute;left:2207260;top:413385;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1C8B0BEA" w14:textId="77777777" w:rsidR="00B40862" w:rsidRPr="000A11EB" w:rsidRDefault="00B40862" w:rsidP="00C53352">
                        <w:pPr>
                          <w:rPr>
                            <w:sz w:val="32"/>
                            <w:szCs w:val="32"/>
                          </w:rPr>
                        </w:pPr>
                        <w:r>
                          <w:rPr>
                            <w:sz w:val="32"/>
                            <w:szCs w:val="32"/>
                          </w:rPr>
                          <w:t>=</w:t>
                        </w:r>
                      </w:p>
                    </w:txbxContent>
                  </v:textbox>
                </v:shape>
                <v:shape id="Text Box 15" o:spid="_x0000_s1037" type="#_x0000_t202" style="position:absolute;left:3543300;top:7099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rwTwwAA&#10;ANsAAAAPAAAAZHJzL2Rvd25yZXYueG1sRE9Na8JAEL0X/A/LCL3VTQtV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SrwTwwAAANsAAAAPAAAAAAAAAAAAAAAAAJcCAABkcnMvZG93&#10;bnJldi54bWxQSwUGAAAAAAQABAD1AAAAhwMAAAAA&#10;" filled="f" strokecolor="black [3213]">
                  <v:textbox>
                    <w:txbxContent>
                      <w:p w14:paraId="53E15DE9" w14:textId="5C53944D" w:rsidR="00B40862" w:rsidRPr="00C53352" w:rsidRDefault="00B40862" w:rsidP="00C53352">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root</w:t>
                        </w:r>
                      </w:p>
                    </w:txbxContent>
                  </v:textbox>
                </v:shape>
                <v:shape id="Text Box 16" o:spid="_x0000_s1038" type="#_x0000_t202" style="position:absolute;left:4028440;top:413385;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3443732D" w14:textId="77777777" w:rsidR="00B40862" w:rsidRPr="000A11EB" w:rsidRDefault="00B40862" w:rsidP="00C53352">
                        <w:pPr>
                          <w:rPr>
                            <w:sz w:val="32"/>
                            <w:szCs w:val="32"/>
                          </w:rPr>
                        </w:pPr>
                        <w:r>
                          <w:rPr>
                            <w:sz w:val="32"/>
                            <w:szCs w:val="32"/>
                          </w:rPr>
                          <w:t>=</w:t>
                        </w:r>
                      </w:p>
                    </w:txbxContent>
                  </v:textbox>
                </v:shape>
              </v:group>
            </w:pict>
          </mc:Fallback>
        </mc:AlternateContent>
      </w:r>
      <w:r w:rsidR="000A11EB" w:rsidRPr="00194AB7">
        <w:rPr>
          <w:rFonts w:ascii="Times New Roman" w:hAnsi="Times New Roman" w:cs="Times New Roman"/>
          <w:noProof/>
          <w:lang w:val="en-US"/>
        </w:rPr>
        <w:t xml:space="preserve"> </w:t>
      </w:r>
      <w:r w:rsidR="00167417" w:rsidRPr="00194AB7">
        <w:rPr>
          <w:rFonts w:ascii="Times New Roman" w:hAnsi="Times New Roman" w:cs="Times New Roman"/>
          <w:noProof/>
          <w:lang w:val="en-US"/>
        </w:rPr>
        <mc:AlternateContent>
          <mc:Choice Requires="wpg">
            <w:drawing>
              <wp:inline distT="0" distB="0" distL="0" distR="0" wp14:anchorId="5D25C093" wp14:editId="3FDA1D68">
                <wp:extent cx="5060852" cy="4280475"/>
                <wp:effectExtent l="0" t="0" r="19685" b="114300"/>
                <wp:docPr id="1" name="Group 1"/>
                <wp:cNvGraphicFramePr/>
                <a:graphic xmlns:a="http://schemas.openxmlformats.org/drawingml/2006/main">
                  <a:graphicData uri="http://schemas.microsoft.com/office/word/2010/wordprocessingGroup">
                    <wpg:wgp>
                      <wpg:cNvGrpSpPr/>
                      <wpg:grpSpPr>
                        <a:xfrm>
                          <a:off x="0" y="0"/>
                          <a:ext cx="5060852" cy="4280475"/>
                          <a:chOff x="-31652" y="0"/>
                          <a:chExt cx="5060852" cy="4280475"/>
                        </a:xfrm>
                      </wpg:grpSpPr>
                      <wps:wsp>
                        <wps:cNvPr id="30" name="Text Box 30"/>
                        <wps:cNvSpPr txBox="1"/>
                        <wps:spPr>
                          <a:xfrm>
                            <a:off x="1998980" y="0"/>
                            <a:ext cx="1485900" cy="2286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7749439D" w14:textId="77777777" w:rsidR="00B40862" w:rsidRPr="00970286" w:rsidRDefault="00B40862" w:rsidP="00623149">
                              <w:pPr>
                                <w:spacing w:line="0" w:lineRule="atLeast"/>
                                <w:jc w:val="center"/>
                                <w:rPr>
                                  <w:rFonts w:ascii="Times New Roman" w:hAnsi="Times New Roman" w:cs="Times New Roman"/>
                                  <w:sz w:val="22"/>
                                  <w:szCs w:val="22"/>
                                </w:rPr>
                              </w:pPr>
                              <w:r w:rsidRPr="00970286">
                                <w:rPr>
                                  <w:rFonts w:ascii="Times New Roman" w:hAnsi="Times New Roman" w:cs="Times New Roman"/>
                                  <w:sz w:val="22"/>
                                  <w:szCs w:val="22"/>
                                </w:rPr>
                                <w:t>GPP</w:t>
                              </w:r>
                            </w:p>
                            <w:p w14:paraId="50B3D22C" w14:textId="77777777" w:rsidR="00B40862" w:rsidRPr="00970286" w:rsidRDefault="00B40862" w:rsidP="0062314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571500" y="641985"/>
                            <a:ext cx="1485900" cy="39687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4613B1D" w14:textId="659B1F97" w:rsidR="00B40862" w:rsidRPr="00DF1311" w:rsidRDefault="00B40862" w:rsidP="00623149">
                              <w:pPr>
                                <w:jc w:val="center"/>
                                <w:rPr>
                                  <w:rFonts w:ascii="Times New Roman" w:hAnsi="Times New Roman" w:cs="Times New Roman"/>
                                  <w:sz w:val="22"/>
                                  <w:szCs w:val="22"/>
                                </w:rPr>
                              </w:pPr>
                              <w:r w:rsidRPr="00DF1311">
                                <w:rPr>
                                  <w:rFonts w:ascii="Times New Roman" w:hAnsi="Times New Roman" w:cs="Times New Roman"/>
                                  <w:sz w:val="22"/>
                                  <w:szCs w:val="22"/>
                                </w:rPr>
                                <w:t>Plant respiration = R</w:t>
                              </w:r>
                              <w:r w:rsidRPr="00DF1311">
                                <w:rPr>
                                  <w:rFonts w:ascii="Times New Roman" w:hAnsi="Times New Roman" w:cs="Times New Roman"/>
                                  <w:sz w:val="22"/>
                                  <w:szCs w:val="22"/>
                                  <w:vertAlign w:val="subscript"/>
                                </w:rPr>
                                <w:t>d</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l</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s</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r</w:t>
                              </w:r>
                              <w:r w:rsidRPr="00DF1311">
                                <w:rPr>
                                  <w:rFonts w:ascii="Times New Roman" w:hAnsi="Times New Roman" w:cs="Times New Roman"/>
                                  <w:sz w:val="22"/>
                                  <w:szCs w:val="22"/>
                                </w:rPr>
                                <w:t>)</w:t>
                              </w:r>
                            </w:p>
                            <w:p w14:paraId="41259DED" w14:textId="77777777" w:rsidR="00B40862" w:rsidRPr="00DF1311" w:rsidRDefault="00B40862" w:rsidP="00623149">
                              <w:pPr>
                                <w:jc w:val="cente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543300" y="641985"/>
                            <a:ext cx="1485900" cy="28257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A7D1A47" w14:textId="77777777" w:rsidR="00B40862" w:rsidRPr="00DF1311" w:rsidRDefault="00B40862" w:rsidP="00623149">
                              <w:pPr>
                                <w:jc w:val="center"/>
                                <w:rPr>
                                  <w:rFonts w:ascii="Times New Roman" w:hAnsi="Times New Roman" w:cs="Times New Roman"/>
                                  <w:sz w:val="22"/>
                                  <w:szCs w:val="22"/>
                                </w:rPr>
                              </w:pPr>
                              <w:r w:rsidRPr="00DF1311">
                                <w:rPr>
                                  <w:rFonts w:ascii="Times New Roman" w:hAnsi="Times New Roman" w:cs="Times New Roman"/>
                                  <w:sz w:val="22"/>
                                  <w:szCs w:val="22"/>
                                </w:rPr>
                                <w:t>NPP</w:t>
                              </w:r>
                            </w:p>
                            <w:p w14:paraId="6C65F925" w14:textId="77777777" w:rsidR="00B40862" w:rsidRPr="00DF1311" w:rsidRDefault="00B40862" w:rsidP="00623149">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939583" y="1193995"/>
                            <a:ext cx="1714500" cy="48621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5C94D542" w14:textId="77777777" w:rsidR="00B40862" w:rsidRPr="000A11EB" w:rsidRDefault="00B40862" w:rsidP="00623149">
                              <w:pPr>
                                <w:jc w:val="center"/>
                                <w:rPr>
                                  <w:rFonts w:ascii="Times New Roman" w:hAnsi="Times New Roman" w:cs="Times New Roman"/>
                                  <w:sz w:val="22"/>
                                  <w:szCs w:val="22"/>
                                </w:rPr>
                              </w:pPr>
                              <w:r>
                                <w:rPr>
                                  <w:rFonts w:ascii="Times New Roman" w:hAnsi="Times New Roman" w:cs="Times New Roman"/>
                                  <w:sz w:val="22"/>
                                  <w:szCs w:val="22"/>
                                </w:rPr>
                                <w:t xml:space="preserve">Storage pool, </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storage</w:t>
                              </w:r>
                            </w:p>
                            <w:p w14:paraId="54C62363" w14:textId="74BBAB8F"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leaf</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stem</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root</w:t>
                              </w:r>
                              <w:r>
                                <w:rPr>
                                  <w:rFonts w:ascii="Times New Roman" w:hAnsi="Times New Roman" w:cs="Times New Roman"/>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a:off x="2743200" y="239395"/>
                            <a:ext cx="1600200" cy="4140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1257300" y="239395"/>
                            <a:ext cx="1485900" cy="4140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5" name="Straight Arrow Connector 35"/>
                        <wps:cNvCnPr/>
                        <wps:spPr>
                          <a:xfrm flipH="1">
                            <a:off x="2739683" y="924560"/>
                            <a:ext cx="1546567" cy="26943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3" name="Text Box 43"/>
                        <wps:cNvSpPr txBox="1"/>
                        <wps:spPr>
                          <a:xfrm>
                            <a:off x="914400" y="2177415"/>
                            <a:ext cx="14859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AB6A96D"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Allocation to Biomass</w:t>
                              </w:r>
                            </w:p>
                            <w:p w14:paraId="3C8E81EE" w14:textId="77777777" w:rsidR="00B40862" w:rsidRPr="00DF1311" w:rsidRDefault="00B40862" w:rsidP="00623149">
                              <w:pPr>
                                <w:jc w:val="cente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2800350" y="1680210"/>
                            <a:ext cx="0" cy="2730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8" name="Text Box 38"/>
                        <wps:cNvSpPr txBox="1"/>
                        <wps:spPr>
                          <a:xfrm>
                            <a:off x="2743200" y="1662430"/>
                            <a:ext cx="685800" cy="228600"/>
                          </a:xfrm>
                          <a:prstGeom prst="rect">
                            <a:avLst/>
                          </a:prstGeom>
                          <a:noFill/>
                          <a:ln>
                            <a:noFill/>
                          </a:ln>
                          <a:effectLst/>
                          <a:extLst>
                            <a:ext uri="{C572A759-6A51-4108-AA02-DFA0A04FC94B}">
                              <ma14:wrappingTextBoxFlag xmlns:ma14="http://schemas.microsoft.com/office/mac/drawingml/2011/main"/>
                            </a:ext>
                          </a:extLst>
                        </wps:spPr>
                        <wps:txbx>
                          <w:txbxContent>
                            <w:p w14:paraId="03D9474E"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k.C</w:t>
                              </w:r>
                              <w:r w:rsidRPr="008B4034">
                                <w:rPr>
                                  <w:rFonts w:ascii="Times New Roman" w:hAnsi="Times New Roman" w:cs="Times New Roman"/>
                                  <w:sz w:val="22"/>
                                  <w:szCs w:val="22"/>
                                  <w:vertAlign w:val="subscript"/>
                                </w:rPr>
                                <w:t>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Straight Arrow Connector 42"/>
                        <wps:cNvCnPr/>
                        <wps:spPr>
                          <a:xfrm flipH="1">
                            <a:off x="1600200" y="1953260"/>
                            <a:ext cx="120015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4" name="Text Box 44"/>
                        <wps:cNvSpPr txBox="1"/>
                        <wps:spPr>
                          <a:xfrm>
                            <a:off x="3314700" y="2181860"/>
                            <a:ext cx="1485900" cy="2286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EFD9DD2"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R</w:t>
                              </w:r>
                              <w:r w:rsidRPr="005731E8">
                                <w:rPr>
                                  <w:rFonts w:ascii="Times New Roman" w:hAnsi="Times New Roman" w:cs="Times New Roman"/>
                                  <w:sz w:val="22"/>
                                  <w:szCs w:val="22"/>
                                  <w:vertAlign w:val="subscript"/>
                                </w:rPr>
                                <w:t>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wps:spPr>
                          <a:xfrm>
                            <a:off x="2811780" y="1953260"/>
                            <a:ext cx="130302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0" name="Text Box 40"/>
                        <wps:cNvSpPr txBox="1"/>
                        <wps:spPr>
                          <a:xfrm>
                            <a:off x="3429000" y="1889760"/>
                            <a:ext cx="6858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EBCA427"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Y ~ 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628775" y="1864360"/>
                            <a:ext cx="8001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7B6CDFD5"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1-Y ~ 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flipH="1">
                            <a:off x="685800" y="2410460"/>
                            <a:ext cx="97028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 name="Straight Arrow Connector 45"/>
                        <wps:cNvCnPr/>
                        <wps:spPr>
                          <a:xfrm>
                            <a:off x="1666240" y="2410460"/>
                            <a:ext cx="256286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 name="Straight Arrow Connector 46"/>
                        <wps:cNvCnPr/>
                        <wps:spPr>
                          <a:xfrm>
                            <a:off x="1663065" y="2410460"/>
                            <a:ext cx="737235"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6" name="Text Box 56"/>
                        <wps:cNvSpPr txBox="1"/>
                        <wps:spPr>
                          <a:xfrm>
                            <a:off x="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1AA071D"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sidRPr="00623149">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71450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58B9C218"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354330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0D3EC793"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6858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0C85F8D"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sidRPr="00623149">
                                <w:rPr>
                                  <w:rFonts w:ascii="Times New Roman" w:hAnsi="Times New Roman" w:cs="Times New Roman"/>
                                  <w:sz w:val="22"/>
                                  <w:szCs w:val="22"/>
                                  <w:vertAlign w:val="subscript"/>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7145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9F99C54"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4290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7A42E6CB"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Straight Arrow Connector 49"/>
                        <wps:cNvCnPr/>
                        <wps:spPr>
                          <a:xfrm>
                            <a:off x="622569" y="3937575"/>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0" name="Text Box 50"/>
                        <wps:cNvSpPr txBox="1"/>
                        <wps:spPr>
                          <a:xfrm>
                            <a:off x="-31652" y="3251112"/>
                            <a:ext cx="1339948"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0B852109" w14:textId="7C433C80"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622569" y="39301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F44C1FE" w14:textId="6639D52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s</w:t>
                              </w:r>
                              <w:r w:rsidRPr="00623149">
                                <w:rPr>
                                  <w:rFonts w:ascii="Times New Roman" w:hAnsi="Times New Roman" w:cs="Times New Roman"/>
                                  <w:sz w:val="22"/>
                                  <w:szCs w:val="22"/>
                                  <w:vertAlign w:val="subscript"/>
                                </w:rPr>
                                <w:t>f</w:t>
                              </w:r>
                              <w:r w:rsidRPr="000A11EB">
                                <w:t xml:space="preserve"> </w:t>
                              </w:r>
                              <w:r>
                                <w:rPr>
                                  <w:rFonts w:ascii="Times New Roman" w:hAnsi="Times New Roman" w:cs="Times New Roman"/>
                                  <w:noProof/>
                                  <w:sz w:val="22"/>
                                  <w:szCs w:val="22"/>
                                  <w:vertAlign w:val="subscript"/>
                                  <w:lang w:val="en-US"/>
                                </w:rPr>
                                <w:drawing>
                                  <wp:inline distT="0" distB="0" distL="0" distR="0" wp14:anchorId="1D7C112F" wp14:editId="59720D84">
                                    <wp:extent cx="160020" cy="31671"/>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3167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1" o:spid="_x0000_s1039" style="width:398.5pt;height:337.05pt;mso-position-horizontal-relative:char;mso-position-vertical-relative:line" coordorigin="-31652" coordsize="5060852,4280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">
                <v:shape id="Text Box 30" o:spid="_x0000_s1040" type="#_x0000_t202" style="position:absolute;left:1998980;width:1485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EPrvgAA&#10;ANsAAAAPAAAAZHJzL2Rvd25yZXYueG1sRE/JCsIwEL0L/kMYwZumKqhUo7ggiOjBBfE4NGNbbCal&#10;iVr/3hwEj4+3T+e1KcSLKpdbVtDrRiCIE6tzThVczpvOGITzyBoLy6TgQw7ms2ZjirG2bz7S6+RT&#10;EULYxagg876MpXRJRgZd15bEgbvbyqAPsEqlrvAdwk0h+1E0lAZzDg0ZlrTKKHmcnkbB9vzZHUer&#10;w9Dsluvb/irddbPeK9Vu1YsJCE+1/4t/7q1WMAjrw5fwA+Ts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johD674AAADbAAAADwAAAAAAAAAAAAAAAACXAgAAZHJzL2Rvd25yZXYu&#10;eG1sUEsFBgAAAAAEAAQA9QAAAIIDAAAAAA==&#10;" filled="f" strokecolor="black [3213]">
                  <v:textbox>
                    <w:txbxContent>
                      <w:p w14:paraId="7749439D" w14:textId="77777777" w:rsidR="00B40862" w:rsidRPr="00970286" w:rsidRDefault="00B40862" w:rsidP="00623149">
                        <w:pPr>
                          <w:spacing w:line="0" w:lineRule="atLeast"/>
                          <w:jc w:val="center"/>
                          <w:rPr>
                            <w:rFonts w:ascii="Times New Roman" w:hAnsi="Times New Roman" w:cs="Times New Roman"/>
                            <w:sz w:val="22"/>
                            <w:szCs w:val="22"/>
                          </w:rPr>
                        </w:pPr>
                        <w:r w:rsidRPr="00970286">
                          <w:rPr>
                            <w:rFonts w:ascii="Times New Roman" w:hAnsi="Times New Roman" w:cs="Times New Roman"/>
                            <w:sz w:val="22"/>
                            <w:szCs w:val="22"/>
                          </w:rPr>
                          <w:t>GPP</w:t>
                        </w:r>
                      </w:p>
                      <w:p w14:paraId="50B3D22C" w14:textId="77777777" w:rsidR="00B40862" w:rsidRPr="00970286" w:rsidRDefault="00B40862" w:rsidP="00623149">
                        <w:pPr>
                          <w:rPr>
                            <w:rFonts w:ascii="Times New Roman" w:hAnsi="Times New Roman" w:cs="Times New Roman"/>
                            <w:sz w:val="22"/>
                            <w:szCs w:val="22"/>
                          </w:rPr>
                        </w:pPr>
                      </w:p>
                    </w:txbxContent>
                  </v:textbox>
                </v:shape>
                <v:shape id="Text Box 33" o:spid="_x0000_s1041" type="#_x0000_t202" style="position:absolute;left:571500;top:641985;width:1485900;height:396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t2cwwAA&#10;ANsAAAAPAAAAZHJzL2Rvd25yZXYueG1sRI/NqsIwFIT3gu8QjuBOUxVUeo3iD4KILtSL3OWhObct&#10;NielibW+vREEl8PMfMPMFo0pRE2Vyy0rGPQjEMSJ1TmnCn4v294UhPPIGgvLpOBJDhbzdmuGsbYP&#10;PlF99qkIEHYxKsi8L2MpXZKRQde3JXHw/m1l0AdZpVJX+AhwU8hhFI2lwZzDQoYlrTNKbue7UbC7&#10;PPenyfo4NvvV5u9wle663RyU6naa5Q8IT43/hj/tnVYwGsH7S/gBcv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Wt2cwwAAANsAAAAPAAAAAAAAAAAAAAAAAJcCAABkcnMvZG93&#10;bnJldi54bWxQSwUGAAAAAAQABAD1AAAAhwMAAAAA&#10;" filled="f" strokecolor="black [3213]">
                  <v:textbox>
                    <w:txbxContent>
                      <w:p w14:paraId="24613B1D" w14:textId="659B1F97" w:rsidR="00B40862" w:rsidRPr="00DF1311" w:rsidRDefault="00B40862" w:rsidP="00623149">
                        <w:pPr>
                          <w:jc w:val="center"/>
                          <w:rPr>
                            <w:rFonts w:ascii="Times New Roman" w:hAnsi="Times New Roman" w:cs="Times New Roman"/>
                            <w:sz w:val="22"/>
                            <w:szCs w:val="22"/>
                          </w:rPr>
                        </w:pPr>
                        <w:r w:rsidRPr="00DF1311">
                          <w:rPr>
                            <w:rFonts w:ascii="Times New Roman" w:hAnsi="Times New Roman" w:cs="Times New Roman"/>
                            <w:sz w:val="22"/>
                            <w:szCs w:val="22"/>
                          </w:rPr>
                          <w:t>Plant respiration = R</w:t>
                        </w:r>
                        <w:r w:rsidRPr="00DF1311">
                          <w:rPr>
                            <w:rFonts w:ascii="Times New Roman" w:hAnsi="Times New Roman" w:cs="Times New Roman"/>
                            <w:sz w:val="22"/>
                            <w:szCs w:val="22"/>
                            <w:vertAlign w:val="subscript"/>
                          </w:rPr>
                          <w:t>d</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l</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s</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r</w:t>
                        </w:r>
                        <w:r w:rsidRPr="00DF1311">
                          <w:rPr>
                            <w:rFonts w:ascii="Times New Roman" w:hAnsi="Times New Roman" w:cs="Times New Roman"/>
                            <w:sz w:val="22"/>
                            <w:szCs w:val="22"/>
                          </w:rPr>
                          <w:t>)</w:t>
                        </w:r>
                      </w:p>
                      <w:p w14:paraId="41259DED" w14:textId="77777777" w:rsidR="00B40862" w:rsidRPr="00DF1311" w:rsidRDefault="00B40862" w:rsidP="00623149">
                        <w:pPr>
                          <w:jc w:val="center"/>
                          <w:rPr>
                            <w:rFonts w:ascii="Times New Roman" w:hAnsi="Times New Roman" w:cs="Times New Roman"/>
                            <w:sz w:val="22"/>
                            <w:szCs w:val="22"/>
                          </w:rPr>
                        </w:pPr>
                      </w:p>
                    </w:txbxContent>
                  </v:textbox>
                </v:shape>
                <v:shape id="Text Box 34" o:spid="_x0000_s1042" type="#_x0000_t202" style="position:absolute;left:3543300;top:641985;width:1485900;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s0Xo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1D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GzRejFAAAA2wAAAA8AAAAAAAAAAAAAAAAAlwIAAGRycy9k&#10;b3ducmV2LnhtbFBLBQYAAAAABAAEAPUAAACJAwAAAAA=&#10;" filled="f" strokecolor="black [3213]">
                  <v:textbox>
                    <w:txbxContent>
                      <w:p w14:paraId="3A7D1A47" w14:textId="77777777" w:rsidR="00B40862" w:rsidRPr="00DF1311" w:rsidRDefault="00B40862" w:rsidP="00623149">
                        <w:pPr>
                          <w:jc w:val="center"/>
                          <w:rPr>
                            <w:rFonts w:ascii="Times New Roman" w:hAnsi="Times New Roman" w:cs="Times New Roman"/>
                            <w:sz w:val="22"/>
                            <w:szCs w:val="22"/>
                          </w:rPr>
                        </w:pPr>
                        <w:r w:rsidRPr="00DF1311">
                          <w:rPr>
                            <w:rFonts w:ascii="Times New Roman" w:hAnsi="Times New Roman" w:cs="Times New Roman"/>
                            <w:sz w:val="22"/>
                            <w:szCs w:val="22"/>
                          </w:rPr>
                          <w:t>NPP</w:t>
                        </w:r>
                      </w:p>
                      <w:p w14:paraId="6C65F925" w14:textId="77777777" w:rsidR="00B40862" w:rsidRPr="00DF1311" w:rsidRDefault="00B40862" w:rsidP="00623149">
                        <w:pPr>
                          <w:rPr>
                            <w:rFonts w:ascii="Times New Roman" w:hAnsi="Times New Roman" w:cs="Times New Roman"/>
                            <w:sz w:val="22"/>
                            <w:szCs w:val="22"/>
                          </w:rPr>
                        </w:pPr>
                      </w:p>
                    </w:txbxContent>
                  </v:textbox>
                </v:shape>
                <v:shape id="Text Box 36" o:spid="_x0000_s1043" type="#_x0000_t202" style="position:absolute;left:1939583;top:1193995;width:1714500;height:486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X4ExAAA&#10;ANsAAAAPAAAAZHJzL2Rvd25yZXYueG1sRI9Pi8IwFMTvwn6H8Bb2pumuUKU2yq4iiOjBP4jHR/Ns&#10;i81LaWKt334jCB6HmfkNk846U4mWGldaVvA9iEAQZ1aXnCs4Hpb9MQjnkTVWlknBgxzMph+9FBNt&#10;77yjdu9zESDsElRQeF8nUrqsIINuYGvi4F1sY9AH2eRSN3gPcFPJnyiKpcGSw0KBNc0Lyq77m1Gw&#10;OjzWu9F8G5v13+K8OUl3Wi42Sn19dr8TEJ46/w6/2iutYBjD80v4AXL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i1+BMQAAADbAAAADwAAAAAAAAAAAAAAAACXAgAAZHJzL2Rv&#10;d25yZXYueG1sUEsFBgAAAAAEAAQA9QAAAIgDAAAAAA==&#10;" filled="f" strokecolor="black [3213]">
                  <v:textbox>
                    <w:txbxContent>
                      <w:p w14:paraId="5C94D542" w14:textId="77777777" w:rsidR="00B40862" w:rsidRPr="000A11EB" w:rsidRDefault="00B40862" w:rsidP="00623149">
                        <w:pPr>
                          <w:jc w:val="center"/>
                          <w:rPr>
                            <w:rFonts w:ascii="Times New Roman" w:hAnsi="Times New Roman" w:cs="Times New Roman"/>
                            <w:sz w:val="22"/>
                            <w:szCs w:val="22"/>
                          </w:rPr>
                        </w:pPr>
                        <w:r>
                          <w:rPr>
                            <w:rFonts w:ascii="Times New Roman" w:hAnsi="Times New Roman" w:cs="Times New Roman"/>
                            <w:sz w:val="22"/>
                            <w:szCs w:val="22"/>
                          </w:rPr>
                          <w:t xml:space="preserve">Storage pool, </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storage</w:t>
                        </w:r>
                      </w:p>
                      <w:p w14:paraId="54C62363" w14:textId="74BBAB8F"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leaf</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stem</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root</w:t>
                        </w:r>
                        <w:r>
                          <w:rPr>
                            <w:rFonts w:ascii="Times New Roman" w:hAnsi="Times New Roman" w:cs="Times New Roman"/>
                            <w:sz w:val="22"/>
                            <w:szCs w:val="22"/>
                          </w:rPr>
                          <w:t>)</w:t>
                        </w:r>
                      </w:p>
                    </w:txbxContent>
                  </v:textbox>
                </v:shape>
                <v:shapetype id="_x0000_t32" coordsize="21600,21600" o:spt="32" o:oned="t" path="m0,0l21600,21600e" filled="f">
                  <v:path arrowok="t" fillok="f" o:connecttype="none"/>
                  <o:lock v:ext="edit" shapetype="t"/>
                </v:shapetype>
                <v:shape id="Straight Arrow Connector 32" o:spid="_x0000_s1044" type="#_x0000_t32" style="position:absolute;left:2743200;top:239395;width:1600200;height:4140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rSNVcUAAADbAAAADwAAAGRycy9kb3ducmV2LnhtbESPW2sCMRSE3wv+h3CEvtWsFkRWo7SW&#10;XrBS8fLg42Fz3F3cnIQkXdd/b4RCH4eZ+YaZLTrTiJZ8qC0rGA4yEMSF1TWXCg7796cJiBCRNTaW&#10;ScGVAizmvYcZ5tpeeEvtLpYiQTjkqKCK0eVShqIig2FgHXHyTtYbjEn6UmqPlwQ3jRxl2VgarDkt&#10;VOhoWVFx3v0aBav15zK2mb+6tx/aTNz36+n40Sn12O9epiAidfE//Nf+0gqeR3D/kn6An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rSNVcUAAADbAAAADwAAAAAAAAAA&#10;AAAAAAChAgAAZHJzL2Rvd25yZXYueG1sUEsFBgAAAAAEAAQA+QAAAJMDAAAAAA==&#10;" strokecolor="#4f81bd [3204]" strokeweight="2pt">
                  <v:stroke endarrow="open"/>
                  <v:shadow on="t" opacity="24903f" mv:blur="40000f" origin=",.5" offset="0,20000emu"/>
                </v:shape>
                <v:shape id="Straight Arrow Connector 31" o:spid="_x0000_s1045" type="#_x0000_t32" style="position:absolute;left:1257300;top:239395;width:1485900;height:41402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RqncEAAADbAAAADwAAAGRycy9kb3ducmV2LnhtbESPQYvCMBSE74L/ITxhbzatgixdo4ji&#10;4mUPuv6At82zKTYvoYm1/vuNIHgcZuYbZrkebCt66kLjWEGR5SCIK6cbrhWcf/fTTxAhImtsHZOC&#10;BwVYr8ajJZba3flI/SnWIkE4lKjAxOhLKUNlyGLInCdO3sV1FmOSXS11h/cEt62c5flCWmw4LRj0&#10;tDVUXU83q8AddovK13v/Y+Z29/13efSy2Cr1MRk2XyAiDfEdfrUPWsG8gOeX9APk6h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olGqdwQAAANsAAAAPAAAAAAAAAAAAAAAA&#10;AKECAABkcnMvZG93bnJldi54bWxQSwUGAAAAAAQABAD5AAAAjwMAAAAA&#10;" strokecolor="#4f81bd [3204]" strokeweight="2pt">
                  <v:stroke endarrow="open"/>
                  <v:shadow on="t" opacity="24903f" mv:blur="40000f" origin=",.5" offset="0,20000emu"/>
                </v:shape>
                <v:shape id="Straight Arrow Connector 35" o:spid="_x0000_s1046" type="#_x0000_t32" style="position:absolute;left:2739683;top:924560;width:1546567;height:26943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69snsEAAADbAAAADwAAAGRycy9kb3ducmV2LnhtbESPQYvCMBSE74L/ITzBm6YqK1KNIoqL&#10;Fw+6+wOezbMpNi+hydb6742w4HGYmW+Y1aaztWipCZVjBZNxBoK4cLriUsHvz2G0ABEissbaMSl4&#10;UoDNut9bYa7dg8/UXmIpEoRDjgpMjD6XMhSGLIax88TJu7nGYkyyKaVu8JHgtpbTLJtLixWnBYOe&#10;doaK++XPKnDH/bzw5cGfzMzuv6+3ZysnO6WGg267BBGpi5/wf/uoFcy+4P0l/QC5f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Xr2yewQAAANsAAAAPAAAAAAAAAAAAAAAA&#10;AKECAABkcnMvZG93bnJldi54bWxQSwUGAAAAAAQABAD5AAAAjwMAAAAA&#10;" strokecolor="#4f81bd [3204]" strokeweight="2pt">
                  <v:stroke endarrow="open"/>
                  <v:shadow on="t" opacity="24903f" mv:blur="40000f" origin=",.5" offset="0,20000emu"/>
                </v:shape>
                <v:shape id="Text Box 43" o:spid="_x0000_s1047" type="#_x0000_t202" style="position:absolute;left:914400;top:2177415;width:14859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K7h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cruHFAAAA2wAAAA8AAAAAAAAAAAAAAAAAlwIAAGRycy9k&#10;b3ducmV2LnhtbFBLBQYAAAAABAAEAPUAAACJAwAAAAA=&#10;" filled="f" strokecolor="black [3213]">
                  <v:textbox>
                    <w:txbxContent>
                      <w:p w14:paraId="2AB6A96D"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Allocation to Biomass</w:t>
                        </w:r>
                      </w:p>
                      <w:p w14:paraId="3C8E81EE" w14:textId="77777777" w:rsidR="00B40862" w:rsidRPr="00DF1311" w:rsidRDefault="00B40862" w:rsidP="00623149">
                        <w:pPr>
                          <w:jc w:val="center"/>
                          <w:rPr>
                            <w:rFonts w:ascii="Times New Roman" w:hAnsi="Times New Roman" w:cs="Times New Roman"/>
                            <w:sz w:val="22"/>
                            <w:szCs w:val="22"/>
                          </w:rPr>
                        </w:pPr>
                      </w:p>
                    </w:txbxContent>
                  </v:textbox>
                </v:shape>
                <v:shape id="Straight Arrow Connector 37" o:spid="_x0000_s1048" type="#_x0000_t32" style="position:absolute;left:2800350;top:1680210;width:0;height:2730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sMuzcUAAADbAAAADwAAAGRycy9kb3ducmV2LnhtbESPQWsCMRSE74L/ITyhN83aQpXVKK2l&#10;rVRp0fbQ42Pz3F3cvIQkXdd/bwqCx2FmvmHmy840oiUfassKxqMMBHFhdc2lgp/v1+EURIjIGhvL&#10;pOBMAZaLfm+OubYn3lG7j6VIEA45KqhidLmUoajIYBhZR5y8g/UGY5K+lNrjKcFNI++z7FEarDkt&#10;VOhoVVFx3P8ZBR/b91VsM392L5/0NXWb58PvW6fU3aB7moGI1MVb+NpeawUPE/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sMuzcUAAADbAAAADwAAAAAAAAAA&#10;AAAAAAChAgAAZHJzL2Rvd25yZXYueG1sUEsFBgAAAAAEAAQA+QAAAJMDAAAAAA==&#10;" strokecolor="#4f81bd [3204]" strokeweight="2pt">
                  <v:stroke endarrow="open"/>
                  <v:shadow on="t" opacity="24903f" mv:blur="40000f" origin=",.5" offset="0,20000emu"/>
                </v:shape>
                <v:shape id="Text Box 38" o:spid="_x0000_s1049" type="#_x0000_t202" style="position:absolute;left:2743200;top:1662430;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03D9474E"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k.C</w:t>
                        </w:r>
                        <w:r w:rsidRPr="008B4034">
                          <w:rPr>
                            <w:rFonts w:ascii="Times New Roman" w:hAnsi="Times New Roman" w:cs="Times New Roman"/>
                            <w:sz w:val="22"/>
                            <w:szCs w:val="22"/>
                            <w:vertAlign w:val="subscript"/>
                          </w:rPr>
                          <w:t>storage</w:t>
                        </w:r>
                      </w:p>
                    </w:txbxContent>
                  </v:textbox>
                </v:shape>
                <v:shape id="Straight Arrow Connector 42" o:spid="_x0000_s1050" type="#_x0000_t32" style="position:absolute;left:1600200;top:1953260;width:1200150;height:2286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CHl8MAAADbAAAADwAAAGRycy9kb3ducmV2LnhtbESPzWrDMBCE74G+g9hCb7GcpITiRgkl&#10;wcGXHpL2AbbWxjK1VsJS/fP2VaGQ4zAz3zC7w2Q7MVAfWscKVlkOgrh2uuVGwedHuXwBESKyxs4x&#10;KZgpwGH/sNhhod3IFxqusREJwqFABSZGX0gZakMWQ+Y8cfJurrcYk+wbqXscE9x2cp3nW2mx5bRg&#10;0NPRUP19/bEKXHXa1r4p/bvZ2NP56zYPcnVU6ulxensFEWmK9/B/u9IKntfw9yX9ALn/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BAh5fDAAAA2wAAAA8AAAAAAAAAAAAA&#10;AAAAoQIAAGRycy9kb3ducmV2LnhtbFBLBQYAAAAABAAEAPkAAACRAwAAAAA=&#10;" strokecolor="#4f81bd [3204]" strokeweight="2pt">
                  <v:stroke endarrow="open"/>
                  <v:shadow on="t" opacity="24903f" mv:blur="40000f" origin=",.5" offset="0,20000emu"/>
                </v:shape>
                <v:shape id="Text Box 44" o:spid="_x0000_s1051" type="#_x0000_t202" style="position:absolute;left:3314700;top:2181860;width:1485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tTaVwwAA&#10;ANsAAAAPAAAAZHJzL2Rvd25yZXYueG1sRI/NqsIwFIT3gu8QjuBOU0VUeo3iD4KILtSL3OWhObct&#10;NielibW+vREEl8PMfMPMFo0pRE2Vyy0rGPQjEMSJ1TmnCn4v294UhPPIGgvLpOBJDhbzdmuGsbYP&#10;PlF99qkIEHYxKsi8L2MpXZKRQde3JXHw/m1l0AdZpVJX+AhwU8hhFI2lwZzDQoYlrTNKbue7UbC7&#10;PPenyfo4NvvV5u9wle663RyU6naa5Q8IT43/hj/tnVYwGsH7S/gBcv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tTaVwwAAANsAAAAPAAAAAAAAAAAAAAAAAJcCAABkcnMvZG93&#10;bnJldi54bWxQSwUGAAAAAAQABAD1AAAAhwMAAAAA&#10;" filled="f" strokecolor="black [3213]">
                  <v:textbox>
                    <w:txbxContent>
                      <w:p w14:paraId="2EFD9DD2"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R</w:t>
                        </w:r>
                        <w:r w:rsidRPr="005731E8">
                          <w:rPr>
                            <w:rFonts w:ascii="Times New Roman" w:hAnsi="Times New Roman" w:cs="Times New Roman"/>
                            <w:sz w:val="22"/>
                            <w:szCs w:val="22"/>
                            <w:vertAlign w:val="subscript"/>
                          </w:rPr>
                          <w:t>Growth</w:t>
                        </w:r>
                      </w:p>
                    </w:txbxContent>
                  </v:textbox>
                </v:shape>
                <v:shape id="Straight Arrow Connector 41" o:spid="_x0000_s1052" type="#_x0000_t32" style="position:absolute;left:2811780;top:1953260;width:130302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mBgX8QAAADbAAAADwAAAGRycy9kb3ducmV2LnhtbESPQWsCMRSE7wX/Q3iCt5q1SJHVKK2l&#10;tlSxVHvo8bF57i7dvIQkruu/N4LgcZiZb5jZojONaMmH2rKC0TADQVxYXXOp4Hf//jgBESKyxsYy&#10;KThTgMW89zDDXNsT/1C7i6VIEA45KqhidLmUoajIYBhaR5y8g/UGY5K+lNrjKcFNI5+y7FkarDkt&#10;VOhoWVHxvzsaBV+bj2VsM392b1v6nrj16+Fv1Sk16HcvUxCRungP39qfWsF4BNcv6QfI+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YGBfxAAAANsAAAAPAAAAAAAAAAAA&#10;AAAAAKECAABkcnMvZG93bnJldi54bWxQSwUGAAAAAAQABAD5AAAAkgMAAAAA&#10;" strokecolor="#4f81bd [3204]" strokeweight="2pt">
                  <v:stroke endarrow="open"/>
                  <v:shadow on="t" opacity="24903f" mv:blur="40000f" origin=",.5" offset="0,20000emu"/>
                </v:shape>
                <v:shape id="Text Box 40" o:spid="_x0000_s1053" type="#_x0000_t202" style="position:absolute;left:3429000;top:1889760;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4EBCA427"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Y ~ 0.3</w:t>
                        </w:r>
                      </w:p>
                    </w:txbxContent>
                  </v:textbox>
                </v:shape>
                <v:shape id="Text Box 39" o:spid="_x0000_s1054" type="#_x0000_t202" style="position:absolute;left:1628775;top:1864360;width:8001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7B6CDFD5"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1-Y ~ 0.7</w:t>
                        </w:r>
                      </w:p>
                    </w:txbxContent>
                  </v:textbox>
                </v:shape>
                <v:shape id="Straight Arrow Connector 47" o:spid="_x0000_s1055" type="#_x0000_t32" style="position:absolute;left:685800;top:2410460;width:970280;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ckD8IAAADbAAAADwAAAGRycy9kb3ducmV2LnhtbESPQYvCMBSE74L/ITzBm6aui0o1iigu&#10;Xjys+gOezbMpNi+hydb67zcLwh6HmfmGWW06W4uWmlA5VjAZZyCIC6crLhVcL4fRAkSIyBprx6Tg&#10;RQE2635vhbl2T/6m9hxLkSAcclRgYvS5lKEwZDGMnSdO3t01FmOSTSl1g88Et7X8yLKZtFhxWjDo&#10;aWeoeJx/rAJ33M8KXx78yUzt/ut2f7VyslNqOOi2SxCRuvgffrePWsHnHP6+pB8g1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DckD8IAAADbAAAADwAAAAAAAAAAAAAA&#10;AAChAgAAZHJzL2Rvd25yZXYueG1sUEsFBgAAAAAEAAQA+QAAAJADAAAAAA==&#10;" strokecolor="#4f81bd [3204]" strokeweight="2pt">
                  <v:stroke endarrow="open"/>
                  <v:shadow on="t" opacity="24903f" mv:blur="40000f" origin=",.5" offset="0,20000emu"/>
                </v:shape>
                <v:shape id="Straight Arrow Connector 45" o:spid="_x0000_s1056" type="#_x0000_t32" style="position:absolute;left:1666240;top:2410460;width:256286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VtmXMUAAADbAAAADwAAAGRycy9kb3ducmV2LnhtbESPQWsCMRSE74L/ITyhN81aWpHVKK2l&#10;rVRp0fbQ42Pz3F3cvIQkXdd/bwqCx2FmvmHmy840oiUfassKxqMMBHFhdc2lgp/v1+EURIjIGhvL&#10;pOBMAZaLfm+OubYn3lG7j6VIEA45KqhidLmUoajIYBhZR5y8g/UGY5K+lNrjKcFNI++zbCIN1pwW&#10;KnS0qqg47v+Mgo/t+yq2mT+7l0/6mrrN8+H3rVPqbtA9zUBE6uItfG2vtYKHR/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VtmXMUAAADbAAAADwAAAAAAAAAA&#10;AAAAAAChAgAAZHJzL2Rvd25yZXYueG1sUEsFBgAAAAAEAAQA+QAAAJMDAAAAAA==&#10;" strokecolor="#4f81bd [3204]" strokeweight="2pt">
                  <v:stroke endarrow="open"/>
                  <v:shadow on="t" opacity="24903f" mv:blur="40000f" origin=",.5" offset="0,20000emu"/>
                </v:shape>
                <v:shape id="Straight Arrow Connector 46" o:spid="_x0000_s1057" type="#_x0000_t32" style="position:absolute;left:1663065;top:2410460;width:737235;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Yn4K8UAAADbAAAADwAAAGRycy9kb3ducmV2LnhtbESPT2sCMRTE7wW/Q3iF3mq2pYisRmkt&#10;bUWl4p+Dx8fmubu4eQlJuq7f3ghCj8PM/IYZTzvTiJZ8qC0reOlnIIgLq2suFex3X89DECEia2ws&#10;k4ILBZhOeg9jzLU984babSxFgnDIUUEVo8ulDEVFBkPfOuLkHa03GJP0pdQezwluGvmaZQNpsOa0&#10;UKGjWUXFaftnFCxWP7PYZv7iPn9pPXTLj+Phu1Pq6bF7H4GI1MX/8L091wreBnD7kn6An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Yn4K8UAAADbAAAADwAAAAAAAAAA&#10;AAAAAAChAgAAZHJzL2Rvd25yZXYueG1sUEsFBgAAAAAEAAQA+QAAAJMDAAAAAA==&#10;" strokecolor="#4f81bd [3204]" strokeweight="2pt">
                  <v:stroke endarrow="open"/>
                  <v:shadow on="t" opacity="24903f" mv:blur="40000f" origin=",.5" offset="0,20000emu"/>
                </v:shape>
                <v:shape id="Text Box 56" o:spid="_x0000_s1058" type="#_x0000_t202" style="position:absolute;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8pukxAAA&#10;ANsAAAAPAAAAZHJzL2Rvd25yZXYueG1sRI9Pi8IwFMTvwn6H8Bb2pukuWKU2yq4iiOjBP4jHR/Ns&#10;i81LaWKt334jCB6HmfkNk846U4mWGldaVvA9iEAQZ1aXnCs4Hpb9MQjnkTVWlknBgxzMph+9FBNt&#10;77yjdu9zESDsElRQeF8nUrqsIINuYGvi4F1sY9AH2eRSN3gPcFPJnyiKpcGSw0KBNc0Lyq77m1Gw&#10;OjzWu9F8G5v13+K8OUl3Wi42Sn19dr8TEJ46/w6/2iutYBjD80v4AXL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bpMQAAADbAAAADwAAAAAAAAAAAAAAAACXAgAAZHJzL2Rv&#10;d25yZXYueG1sUEsFBgAAAAAEAAQA9QAAAIgDAAAAAA==&#10;" filled="f" strokecolor="black [3213]">
                  <v:textbox>
                    <w:txbxContent>
                      <w:p w14:paraId="71AA071D"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sidRPr="00623149">
                          <w:rPr>
                            <w:rFonts w:ascii="Times New Roman" w:hAnsi="Times New Roman" w:cs="Times New Roman"/>
                            <w:sz w:val="22"/>
                            <w:szCs w:val="22"/>
                            <w:vertAlign w:val="subscript"/>
                          </w:rPr>
                          <w:t>leaf</w:t>
                        </w:r>
                      </w:p>
                    </w:txbxContent>
                  </v:textbox>
                </v:shape>
                <v:shape id="Text Box 55" o:spid="_x0000_s1059" type="#_x0000_t202" style="position:absolute;left:1714500;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IAXTwwAA&#10;ANsAAAAPAAAAZHJzL2Rvd25yZXYueG1sRI9Lq8IwFIT3gv8hHMGdpgo+6DWKDwQRXagXuctDc25b&#10;bE5KE2v990YQXA4z8w0zWzSmEDVVLresYNCPQBAnVuecKvi9bHtTEM4jaywsk4InOVjM260Zxto+&#10;+ET12aciQNjFqCDzvoyldElGBl3flsTB+7eVQR9klUpd4SPATSGHUTSWBnMOCxmWtM4ouZ3vRsHu&#10;8tyfJuvj2OxXm7/DVbrrdnNQqttplj8gPDX+G/60d1rBaATvL+EHyP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IAXTwwAAANsAAAAPAAAAAAAAAAAAAAAAAJcCAABkcnMvZG93&#10;bnJldi54bWxQSwUGAAAAAAQABAD1AAAAhwMAAAAA&#10;" filled="f" strokecolor="black [3213]">
                  <v:textbox>
                    <w:txbxContent>
                      <w:p w14:paraId="58B9C218"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stem</w:t>
                        </w:r>
                      </w:p>
                    </w:txbxContent>
                  </v:textbox>
                </v:shape>
                <v:shape id="Text Box 54" o:spid="_x0000_s1060" type="#_x0000_t202" style="position:absolute;left:3543300;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bKBIxQAA&#10;ANsAAAAPAAAAZHJzL2Rvd25yZXYueG1sRI9Pa8JAFMTvhX6H5RV6001LqxJdQ5sgiOjBP4jHR/aZ&#10;BLNvQ3arybd3BaHHYWZ+w8y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xsoEjFAAAA2wAAAA8AAAAAAAAAAAAAAAAAlwIAAGRycy9k&#10;b3ducmV2LnhtbFBLBQYAAAAABAAEAPUAAACJAwAAAAA=&#10;" filled="f" strokecolor="black [3213]">
                  <v:textbox>
                    <w:txbxContent>
                      <w:p w14:paraId="0D3EC793" w14:textId="77777777"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root</w:t>
                        </w:r>
                      </w:p>
                    </w:txbxContent>
                  </v:textbox>
                </v:shape>
                <v:shape id="Text Box 53" o:spid="_x0000_s1061" type="#_x0000_t202" style="position:absolute;left:6858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14:paraId="20C85F8D"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sidRPr="00623149">
                          <w:rPr>
                            <w:rFonts w:ascii="Times New Roman" w:hAnsi="Times New Roman" w:cs="Times New Roman"/>
                            <w:sz w:val="22"/>
                            <w:szCs w:val="22"/>
                            <w:vertAlign w:val="subscript"/>
                          </w:rPr>
                          <w:t>f</w:t>
                        </w:r>
                      </w:p>
                    </w:txbxContent>
                  </v:textbox>
                </v:shape>
                <v:shape id="Text Box 52" o:spid="_x0000_s1062" type="#_x0000_t202" style="position:absolute;left:17145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69F99C54"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s</w:t>
                        </w:r>
                      </w:p>
                    </w:txbxContent>
                  </v:textbox>
                </v:shape>
                <v:shape id="Text Box 51" o:spid="_x0000_s1063" type="#_x0000_t202" style="position:absolute;left:34290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7A42E6CB" w14:textId="7777777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r</w:t>
                        </w:r>
                      </w:p>
                    </w:txbxContent>
                  </v:textbox>
                </v:shape>
                <v:shape id="Straight Arrow Connector 49" o:spid="_x0000_s1064" type="#_x0000_t32" style="position:absolute;left:622569;top:3937575;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ZsWcUAAADbAAAADwAAAGRycy9kb3ducmV2LnhtbESPQWsCMRSE74L/ITyhN81aStHVKK2l&#10;rVRp0fbQ42Pz3F3cvIQkXdd/bwqCx2FmvmHmy840oiUfassKxqMMBHFhdc2lgp/v1+EERIjIGhvL&#10;pOBMAZaLfm+OubYn3lG7j6VIEA45KqhidLmUoajIYBhZR5y8g/UGY5K+lNrjKcFNI++z7FEarDkt&#10;VOhoVVFx3P8ZBR/b91VsM392L5/0NXGb58PvW6fU3aB7moGI1MVb+NpeawUPU/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BZsWcUAAADbAAAADwAAAAAAAAAA&#10;AAAAAAChAgAAZHJzL2Rvd25yZXYueG1sUEsFBgAAAAAEAAQA+QAAAJMDAAAAAA==&#10;" strokecolor="#4f81bd [3204]" strokeweight="2pt">
                  <v:stroke endarrow="open"/>
                  <v:shadow on="t" opacity="24903f" mv:blur="40000f" origin=",.5" offset="0,20000emu"/>
                </v:shape>
                <v:shape id="Text Box 50" o:spid="_x0000_s1065" type="#_x0000_t202" style="position:absolute;left:-31652;top:3251112;width:1339948;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V6ZLvgAA&#10;ANsAAAAPAAAAZHJzL2Rvd25yZXYueG1sRE/JCsIwEL0L/kMYwZumCi5Uo7ggiOjBBfE4NGNbbCal&#10;iVr/3hwEj4+3T+e1KcSLKpdbVtDrRiCIE6tzThVczpvOGITzyBoLy6TgQw7ms2ZjirG2bz7S6+RT&#10;EULYxagg876MpXRJRgZd15bEgbvbyqAPsEqlrvAdwk0h+1E0lAZzDg0ZlrTKKHmcnkbB9vzZHUer&#10;w9Dsluvb/irddbPeK9Vu1YsJCE+1/4t/7q1WMAjrw5fwA+Ts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U1emS74AAADbAAAADwAAAAAAAAAAAAAAAACXAgAAZHJzL2Rvd25yZXYu&#10;eG1sUEsFBgAAAAAEAAQA9QAAAIIDAAAAAA==&#10;" filled="f" strokecolor="black [3213]">
                  <v:textbox>
                    <w:txbxContent>
                      <w:p w14:paraId="0B852109" w14:textId="7C433C80" w:rsidR="00B40862" w:rsidRPr="00DF1311" w:rsidRDefault="00B40862" w:rsidP="00623149">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leaf</w:t>
                        </w:r>
                      </w:p>
                    </w:txbxContent>
                  </v:textbox>
                </v:shape>
                <v:shape id="Text Box 48" o:spid="_x0000_s1066" type="#_x0000_t202" style="position:absolute;left:622569;top:39301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14:paraId="4F44C1FE" w14:textId="6639D527" w:rsidR="00B40862" w:rsidRPr="00DF1311" w:rsidRDefault="00B40862" w:rsidP="00623149">
                        <w:pPr>
                          <w:rPr>
                            <w:rFonts w:ascii="Times New Roman" w:hAnsi="Times New Roman" w:cs="Times New Roman"/>
                            <w:sz w:val="22"/>
                            <w:szCs w:val="22"/>
                          </w:rPr>
                        </w:pPr>
                        <w:r>
                          <w:rPr>
                            <w:rFonts w:ascii="Times New Roman" w:hAnsi="Times New Roman" w:cs="Times New Roman"/>
                            <w:sz w:val="22"/>
                            <w:szCs w:val="22"/>
                          </w:rPr>
                          <w:t>s</w:t>
                        </w:r>
                        <w:r w:rsidRPr="00623149">
                          <w:rPr>
                            <w:rFonts w:ascii="Times New Roman" w:hAnsi="Times New Roman" w:cs="Times New Roman"/>
                            <w:sz w:val="22"/>
                            <w:szCs w:val="22"/>
                            <w:vertAlign w:val="subscript"/>
                          </w:rPr>
                          <w:t>f</w:t>
                        </w:r>
                        <w:r w:rsidRPr="000A11EB">
                          <w:t xml:space="preserve"> </w:t>
                        </w:r>
                        <w:r>
                          <w:rPr>
                            <w:rFonts w:ascii="Times New Roman" w:hAnsi="Times New Roman" w:cs="Times New Roman"/>
                            <w:noProof/>
                            <w:sz w:val="22"/>
                            <w:szCs w:val="22"/>
                            <w:vertAlign w:val="subscript"/>
                            <w:lang w:val="en-US"/>
                          </w:rPr>
                          <w:drawing>
                            <wp:inline distT="0" distB="0" distL="0" distR="0" wp14:anchorId="1D7C112F" wp14:editId="59720D84">
                              <wp:extent cx="160020" cy="31671"/>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31671"/>
                                      </a:xfrm>
                                      <a:prstGeom prst="rect">
                                        <a:avLst/>
                                      </a:prstGeom>
                                      <a:noFill/>
                                      <a:ln>
                                        <a:noFill/>
                                      </a:ln>
                                    </pic:spPr>
                                  </pic:pic>
                                </a:graphicData>
                              </a:graphic>
                            </wp:inline>
                          </w:drawing>
                        </w:r>
                      </w:p>
                    </w:txbxContent>
                  </v:textbox>
                </v:shape>
                <w10:anchorlock/>
              </v:group>
            </w:pict>
          </mc:Fallback>
        </mc:AlternateContent>
      </w:r>
    </w:p>
    <w:p w14:paraId="762320DC" w14:textId="6B66E558" w:rsidR="00623149" w:rsidRPr="00194AB7" w:rsidRDefault="00623149" w:rsidP="00867B8C">
      <w:pPr>
        <w:spacing w:before="240" w:after="240" w:line="360" w:lineRule="auto"/>
        <w:jc w:val="both"/>
        <w:rPr>
          <w:rFonts w:ascii="Times New Roman" w:hAnsi="Times New Roman" w:cs="Times New Roman"/>
        </w:rPr>
      </w:pPr>
    </w:p>
    <w:p w14:paraId="3CB0A011" w14:textId="5D479583" w:rsidR="00623149" w:rsidRPr="00194AB7" w:rsidRDefault="00623149" w:rsidP="00867B8C">
      <w:pPr>
        <w:spacing w:before="240" w:after="240" w:line="360" w:lineRule="auto"/>
        <w:jc w:val="both"/>
        <w:rPr>
          <w:rFonts w:ascii="Times New Roman" w:hAnsi="Times New Roman" w:cs="Times New Roman"/>
        </w:rPr>
      </w:pPr>
    </w:p>
    <w:p w14:paraId="603425B2" w14:textId="1A77CD18" w:rsidR="000A11EB" w:rsidRPr="00194AB7" w:rsidRDefault="000A11EB" w:rsidP="00867B8C">
      <w:pPr>
        <w:tabs>
          <w:tab w:val="left" w:pos="5474"/>
        </w:tabs>
        <w:spacing w:before="240" w:after="240" w:line="360" w:lineRule="auto"/>
        <w:jc w:val="both"/>
        <w:rPr>
          <w:rFonts w:ascii="Times New Roman" w:hAnsi="Times New Roman" w:cs="Times New Roman"/>
        </w:rPr>
      </w:pPr>
    </w:p>
    <w:p w14:paraId="4B96FCD3" w14:textId="0103CF17" w:rsidR="000A11EB" w:rsidRPr="00194AB7" w:rsidRDefault="000A11EB" w:rsidP="00867B8C">
      <w:pPr>
        <w:tabs>
          <w:tab w:val="left" w:pos="5474"/>
        </w:tabs>
        <w:spacing w:before="240" w:after="240" w:line="360" w:lineRule="auto"/>
        <w:jc w:val="both"/>
        <w:rPr>
          <w:rFonts w:ascii="Times New Roman" w:hAnsi="Times New Roman" w:cs="Times New Roman"/>
        </w:rPr>
      </w:pPr>
    </w:p>
    <w:p w14:paraId="79B31364" w14:textId="61FAD379" w:rsidR="00E35004" w:rsidRPr="00194AB7" w:rsidRDefault="00E35004" w:rsidP="00867B8C">
      <w:pPr>
        <w:tabs>
          <w:tab w:val="left" w:pos="5474"/>
        </w:tabs>
        <w:spacing w:before="240" w:after="240" w:line="360" w:lineRule="auto"/>
        <w:jc w:val="both"/>
        <w:rPr>
          <w:rFonts w:ascii="Times New Roman" w:hAnsi="Times New Roman" w:cs="Times New Roman"/>
        </w:rPr>
      </w:pPr>
      <w:r w:rsidRPr="00194AB7">
        <w:rPr>
          <w:rFonts w:ascii="Times New Roman" w:hAnsi="Times New Roman" w:cs="Times New Roman"/>
        </w:rPr>
        <w:t>Model equations:</w:t>
      </w:r>
    </w:p>
    <w:p w14:paraId="0C6E5D7C" w14:textId="46FFE105" w:rsidR="00E35004" w:rsidRPr="00194AB7" w:rsidRDefault="000A11EB" w:rsidP="00867B8C">
      <w:pPr>
        <w:spacing w:before="240" w:after="240" w:line="360" w:lineRule="auto"/>
        <w:jc w:val="both"/>
        <w:rPr>
          <w:rFonts w:ascii="Times New Roman" w:hAnsi="Times New Roman" w:cs="Times New Roman"/>
          <w:lang w:val="en-US"/>
        </w:rPr>
      </w:pPr>
      <w:r w:rsidRPr="00194AB7">
        <w:rPr>
          <w:rFonts w:ascii="Times New Roman" w:hAnsi="Times New Roman" w:cs="Times New Roman"/>
          <w:lang w:val="en-US"/>
        </w:rPr>
        <w:t>The notations are: M = for total mass (gC); S = for total storage (gC); C = for total C except the storage part (gC), so M = C + S.</w:t>
      </w:r>
    </w:p>
    <w:p w14:paraId="0769C48A" w14:textId="77777777" w:rsidR="000A11EB" w:rsidRPr="00194AB7" w:rsidRDefault="000A11EB" w:rsidP="00867B8C">
      <w:pPr>
        <w:spacing w:before="240" w:after="240" w:line="360" w:lineRule="auto"/>
        <w:jc w:val="both"/>
        <w:rPr>
          <w:rFonts w:ascii="Times New Roman" w:hAnsi="Times New Roman" w:cs="Times New Roman"/>
        </w:rPr>
      </w:pPr>
    </w:p>
    <w:p w14:paraId="214EA853" w14:textId="5D8B7C45"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Cstorage[i] = Cstorage[i-1] + GPP[i-1] - Rd[i-1]*(Mleaf[i-1] + Mroot[i-1] + Mstem[i-1]) - k[i-1]*Cstorage[i-1]</w:t>
      </w:r>
    </w:p>
    <w:p w14:paraId="0AD60967" w14:textId="77777777" w:rsidR="000A11EB" w:rsidRPr="00194AB7" w:rsidRDefault="000A11EB" w:rsidP="00867B8C">
      <w:pPr>
        <w:spacing w:before="240" w:after="240" w:line="360" w:lineRule="auto"/>
        <w:jc w:val="both"/>
        <w:rPr>
          <w:rFonts w:ascii="Times New Roman" w:hAnsi="Times New Roman" w:cs="Times New Roman"/>
        </w:rPr>
      </w:pPr>
    </w:p>
    <w:p w14:paraId="619C2CFA" w14:textId="276FE5F7"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Sleaf[i] = Cstorage[i] * 0.75 # 75% of storage goes to leaf (Duan's experiment)</w:t>
      </w:r>
    </w:p>
    <w:p w14:paraId="3F764ED5" w14:textId="503371A2"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Sstem[i] = Cstorage[i] * 0.16 # 16% of storage goes to stem (Duan's experiment)</w:t>
      </w:r>
    </w:p>
    <w:p w14:paraId="38BB1D51" w14:textId="609B3D0D"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Sroot[i] = Cstorage[i] * 0.09 # 9% of storage goes to root (Duan's experiment)</w:t>
      </w:r>
    </w:p>
    <w:p w14:paraId="7D608164" w14:textId="77777777"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    </w:t>
      </w:r>
    </w:p>
    <w:p w14:paraId="7A50D8C7" w14:textId="3E81F676"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Cleaf[i] = Cleaf[i-1] + k[i-1]*Cstorage[i-1]*af[i-1]*(1-Y) - sf[i-1]*Cleaf[i-1]</w:t>
      </w:r>
    </w:p>
    <w:p w14:paraId="0A994973" w14:textId="0DE6A1A1"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Cstem[i] = Cstem[i-1] + k[i-1]*Cstorage[i-1]*as[i-1]*(1-Y)</w:t>
      </w:r>
    </w:p>
    <w:p w14:paraId="35A37DB2" w14:textId="63D349D8"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Croot[i] = Croot[i-1] + k[i-1]*Cstorage[i-1]*(1-af[i-1]-as[i-1])*(1-Y)</w:t>
      </w:r>
    </w:p>
    <w:p w14:paraId="6F57BD8A" w14:textId="3BC4D1B0"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No turnover for either stem and root as these are free growing small seedlings (20 weeks old)</w:t>
      </w:r>
    </w:p>
    <w:p w14:paraId="5C19E2FD" w14:textId="77777777" w:rsidR="000A11EB" w:rsidRPr="00194AB7" w:rsidRDefault="000A11EB" w:rsidP="00867B8C">
      <w:pPr>
        <w:spacing w:before="240" w:after="240" w:line="360" w:lineRule="auto"/>
        <w:jc w:val="both"/>
        <w:rPr>
          <w:rFonts w:ascii="Times New Roman" w:hAnsi="Times New Roman" w:cs="Times New Roman"/>
        </w:rPr>
      </w:pPr>
    </w:p>
    <w:p w14:paraId="6825EF21" w14:textId="08AD2E33"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Mleaf[i] = Cleaf[i] + Sleaf[i]</w:t>
      </w:r>
    </w:p>
    <w:p w14:paraId="1253C26C" w14:textId="76D20529" w:rsidR="000A11EB"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Mstem[i] = Cstem[i] + Sstem[i]</w:t>
      </w:r>
    </w:p>
    <w:p w14:paraId="1DFB0B74" w14:textId="721CDD4B" w:rsidR="00E35004" w:rsidRPr="00194AB7" w:rsidRDefault="000A11EB" w:rsidP="00867B8C">
      <w:pPr>
        <w:spacing w:before="240" w:after="240" w:line="360" w:lineRule="auto"/>
        <w:jc w:val="both"/>
        <w:rPr>
          <w:rFonts w:ascii="Times New Roman" w:hAnsi="Times New Roman" w:cs="Times New Roman"/>
        </w:rPr>
      </w:pPr>
      <w:r w:rsidRPr="00194AB7">
        <w:rPr>
          <w:rFonts w:ascii="Times New Roman" w:hAnsi="Times New Roman" w:cs="Times New Roman"/>
        </w:rPr>
        <w:t>Mroot[i] = Croot[i] + Sroot[i]</w:t>
      </w:r>
    </w:p>
    <w:p w14:paraId="2718F09D" w14:textId="77777777" w:rsidR="00623149" w:rsidRPr="00194AB7" w:rsidRDefault="00623149" w:rsidP="00867B8C">
      <w:pPr>
        <w:spacing w:before="240" w:after="240" w:line="360" w:lineRule="auto"/>
        <w:jc w:val="both"/>
        <w:rPr>
          <w:rFonts w:ascii="Times New Roman" w:hAnsi="Times New Roman" w:cs="Times New Roman"/>
          <w:b/>
          <w:u w:val="single"/>
        </w:rPr>
      </w:pPr>
    </w:p>
    <w:p w14:paraId="5C2C078F" w14:textId="77777777" w:rsidR="006445D2" w:rsidRPr="00194AB7" w:rsidRDefault="006445D2" w:rsidP="00867B8C">
      <w:pPr>
        <w:spacing w:before="240" w:after="240" w:line="360" w:lineRule="auto"/>
        <w:jc w:val="both"/>
        <w:rPr>
          <w:rFonts w:ascii="Times New Roman" w:hAnsi="Times New Roman" w:cs="Times New Roman"/>
          <w:b/>
          <w:u w:val="single"/>
        </w:rPr>
      </w:pPr>
    </w:p>
    <w:p w14:paraId="2A0171B9" w14:textId="3627170D" w:rsidR="006445D2" w:rsidRPr="00194AB7" w:rsidRDefault="006445D2" w:rsidP="00867B8C">
      <w:pPr>
        <w:pStyle w:val="Heading1"/>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Results</w:t>
      </w:r>
    </w:p>
    <w:p w14:paraId="14AC228B" w14:textId="22373644" w:rsidR="006445D2" w:rsidRPr="00194AB7" w:rsidRDefault="006445D2" w:rsidP="00867B8C">
      <w:pPr>
        <w:pStyle w:val="Heading2"/>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Synthetic experiments</w:t>
      </w:r>
    </w:p>
    <w:p w14:paraId="2AB5F9A7" w14:textId="77777777" w:rsidR="006445D2" w:rsidRPr="00194AB7" w:rsidRDefault="006445D2" w:rsidP="00867B8C">
      <w:pPr>
        <w:spacing w:before="240" w:after="240" w:line="360" w:lineRule="auto"/>
        <w:jc w:val="both"/>
        <w:rPr>
          <w:rFonts w:ascii="Times New Roman" w:hAnsi="Times New Roman" w:cs="Times New Roman"/>
          <w:b/>
          <w:u w:val="single"/>
        </w:rPr>
      </w:pPr>
    </w:p>
    <w:p w14:paraId="1B01295A" w14:textId="6DCB2C34" w:rsidR="00E35004" w:rsidRPr="00194AB7" w:rsidRDefault="00E35004" w:rsidP="00867B8C">
      <w:pPr>
        <w:spacing w:before="240" w:after="240" w:line="360" w:lineRule="auto"/>
        <w:jc w:val="both"/>
        <w:rPr>
          <w:rFonts w:ascii="Times New Roman" w:hAnsi="Times New Roman" w:cs="Times New Roman"/>
          <w:b/>
          <w:u w:val="single"/>
        </w:rPr>
      </w:pPr>
    </w:p>
    <w:p w14:paraId="25BBFC9C" w14:textId="4308B217" w:rsidR="00623149" w:rsidRPr="00194AB7" w:rsidRDefault="00BF7422"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 xml:space="preserve">Processing the </w:t>
      </w:r>
      <w:r w:rsidR="00E35004" w:rsidRPr="00194AB7">
        <w:rPr>
          <w:rFonts w:ascii="Times New Roman" w:hAnsi="Times New Roman" w:cs="Times New Roman"/>
          <w:b/>
          <w:u w:val="single"/>
        </w:rPr>
        <w:t>raw data sets</w:t>
      </w:r>
    </w:p>
    <w:p w14:paraId="684F18D3" w14:textId="77777777" w:rsidR="00E35004" w:rsidRPr="00194AB7" w:rsidRDefault="00E35004" w:rsidP="00867B8C">
      <w:pPr>
        <w:spacing w:before="240" w:after="240" w:line="360" w:lineRule="auto"/>
        <w:jc w:val="both"/>
        <w:rPr>
          <w:rFonts w:ascii="Times New Roman" w:hAnsi="Times New Roman" w:cs="Times New Roman"/>
        </w:rPr>
      </w:pPr>
    </w:p>
    <w:p w14:paraId="37D6A0BF" w14:textId="47A11B2B" w:rsidR="00623149" w:rsidRPr="00194AB7" w:rsidRDefault="00E35004"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source: Court's data files from the Soil Manipulation test</w:t>
      </w:r>
    </w:p>
    <w:p w14:paraId="704CDC2D" w14:textId="31E66E2C" w:rsidR="00E12167" w:rsidRPr="00194AB7" w:rsidRDefault="0075289C" w:rsidP="00867B8C">
      <w:pPr>
        <w:spacing w:before="240" w:after="240" w:line="360" w:lineRule="auto"/>
        <w:jc w:val="both"/>
        <w:rPr>
          <w:rFonts w:ascii="Times New Roman" w:hAnsi="Times New Roman" w:cs="Times New Roman"/>
        </w:rPr>
      </w:pPr>
      <w:hyperlink r:id="rId10" w:history="1">
        <w:r w:rsidR="00580B9D" w:rsidRPr="00194AB7">
          <w:rPr>
            <w:rStyle w:val="Hyperlink"/>
            <w:rFonts w:ascii="Times New Roman" w:hAnsi="Times New Roman" w:cs="Times New Roman"/>
            <w:color w:val="auto"/>
          </w:rPr>
          <w:t>https://github.com/kashifmahmud/CBM/Data_files</w:t>
        </w:r>
      </w:hyperlink>
    </w:p>
    <w:p w14:paraId="487C0EC1" w14:textId="77777777" w:rsidR="0071329B" w:rsidRPr="00194AB7" w:rsidRDefault="0071329B" w:rsidP="00867B8C">
      <w:pPr>
        <w:spacing w:before="240" w:after="240" w:line="360" w:lineRule="auto"/>
        <w:jc w:val="both"/>
        <w:rPr>
          <w:rFonts w:ascii="Times New Roman" w:hAnsi="Times New Roman" w:cs="Times New Roman"/>
        </w:rPr>
      </w:pPr>
    </w:p>
    <w:p w14:paraId="2F59FEA9" w14:textId="21FC3018" w:rsidR="005420F7"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1: </w:t>
      </w:r>
      <w:r w:rsidR="005420F7" w:rsidRPr="00194AB7">
        <w:rPr>
          <w:rFonts w:ascii="Times New Roman" w:hAnsi="Times New Roman" w:cs="Times New Roman"/>
        </w:rPr>
        <w:t>Find different soil volume pots from the data set</w:t>
      </w:r>
      <w:r w:rsidRPr="00194AB7">
        <w:rPr>
          <w:rFonts w:ascii="Times New Roman" w:hAnsi="Times New Roman" w:cs="Times New Roman"/>
        </w:rPr>
        <w:t>-</w:t>
      </w:r>
    </w:p>
    <w:p w14:paraId="3FB73A2A" w14:textId="7F584E6F" w:rsidR="005420F7" w:rsidRPr="00194AB7" w:rsidRDefault="005420F7"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Volume designations by plot and pot ("plot_summary.csv")</w:t>
      </w:r>
    </w:p>
    <w:p w14:paraId="733F2928" w14:textId="77777777" w:rsidR="005420F7" w:rsidRPr="00194AB7" w:rsidRDefault="005420F7" w:rsidP="00867B8C">
      <w:pPr>
        <w:spacing w:before="240" w:after="240" w:line="360" w:lineRule="auto"/>
        <w:jc w:val="both"/>
        <w:rPr>
          <w:rFonts w:ascii="Times New Roman" w:hAnsi="Times New Roman" w:cs="Times New Roman"/>
        </w:rPr>
      </w:pPr>
    </w:p>
    <w:p w14:paraId="53EA8F6D" w14:textId="55B81033" w:rsidR="0071329B"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2: </w:t>
      </w:r>
      <w:r w:rsidR="0071329B" w:rsidRPr="00194AB7">
        <w:rPr>
          <w:rFonts w:ascii="Times New Roman" w:hAnsi="Times New Roman" w:cs="Times New Roman"/>
        </w:rPr>
        <w:t xml:space="preserve">Calculate </w:t>
      </w:r>
      <w:r w:rsidRPr="00194AB7">
        <w:rPr>
          <w:rFonts w:ascii="Times New Roman" w:hAnsi="Times New Roman" w:cs="Times New Roman"/>
        </w:rPr>
        <w:t>daily leaf count-</w:t>
      </w:r>
    </w:p>
    <w:p w14:paraId="11033B29" w14:textId="6CFE2C65" w:rsidR="0071329B" w:rsidRPr="00194AB7" w:rsidRDefault="0071329B"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Data: </w:t>
      </w:r>
      <w:r w:rsidR="006C4933" w:rsidRPr="00194AB7">
        <w:rPr>
          <w:rFonts w:ascii="Times New Roman" w:hAnsi="Times New Roman" w:cs="Times New Roman"/>
        </w:rPr>
        <w:t>W</w:t>
      </w:r>
      <w:r w:rsidR="00590F95" w:rsidRPr="00194AB7">
        <w:rPr>
          <w:rFonts w:ascii="Times New Roman" w:hAnsi="Times New Roman" w:cs="Times New Roman"/>
        </w:rPr>
        <w:t xml:space="preserve">eekly </w:t>
      </w:r>
      <w:r w:rsidR="006C4933" w:rsidRPr="00194AB7">
        <w:rPr>
          <w:rFonts w:ascii="Times New Roman" w:hAnsi="Times New Roman" w:cs="Times New Roman"/>
        </w:rPr>
        <w:t>measurement of Leaf counts</w:t>
      </w:r>
      <w:r w:rsidRPr="00194AB7">
        <w:rPr>
          <w:rFonts w:ascii="Times New Roman" w:hAnsi="Times New Roman" w:cs="Times New Roman"/>
        </w:rPr>
        <w:t xml:space="preserve"> data (</w:t>
      </w:r>
      <w:r w:rsidR="00590F95" w:rsidRPr="00194AB7">
        <w:rPr>
          <w:rFonts w:ascii="Times New Roman" w:hAnsi="Times New Roman" w:cs="Times New Roman"/>
        </w:rPr>
        <w:t>"leaf_count_1.csv"</w:t>
      </w:r>
      <w:r w:rsidRPr="00194AB7">
        <w:rPr>
          <w:rFonts w:ascii="Times New Roman" w:hAnsi="Times New Roman" w:cs="Times New Roman"/>
        </w:rPr>
        <w:t xml:space="preserve">), </w:t>
      </w:r>
    </w:p>
    <w:p w14:paraId="0AAEE63A" w14:textId="39DD2DAE" w:rsidR="0071329B" w:rsidRPr="00194AB7" w:rsidRDefault="0071329B"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s:</w:t>
      </w:r>
    </w:p>
    <w:p w14:paraId="72C2E522" w14:textId="0C8423EA"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Count total leaf numbers for various soil manipulation tests (Weekly data)</w:t>
      </w:r>
    </w:p>
    <w:p w14:paraId="446279FC" w14:textId="6B2E83CE"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Interpolate daily leaf counts from the weekly measurements: Perform Cubic Spline interpolation to get daily leaf counts</w:t>
      </w:r>
    </w:p>
    <w:p w14:paraId="4C4F1E15" w14:textId="1EFA4737"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Plot interpolated daily leaf counts and save as “Leaf_count_daily.png”</w:t>
      </w:r>
    </w:p>
    <w:p w14:paraId="5D592F8D" w14:textId="77777777" w:rsidR="0071329B" w:rsidRPr="00194AB7" w:rsidRDefault="0071329B" w:rsidP="00867B8C">
      <w:pPr>
        <w:spacing w:before="240" w:after="240" w:line="360" w:lineRule="auto"/>
        <w:jc w:val="both"/>
        <w:rPr>
          <w:rFonts w:ascii="Times New Roman" w:hAnsi="Times New Roman" w:cs="Times New Roman"/>
        </w:rPr>
      </w:pPr>
    </w:p>
    <w:p w14:paraId="25B9CE27" w14:textId="2D8F4539" w:rsidR="00590F95"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3: </w:t>
      </w:r>
      <w:r w:rsidR="00590F95" w:rsidRPr="00194AB7">
        <w:rPr>
          <w:rFonts w:ascii="Times New Roman" w:hAnsi="Times New Roman" w:cs="Times New Roman"/>
        </w:rPr>
        <w:t xml:space="preserve">Calculate </w:t>
      </w:r>
      <w:r w:rsidRPr="00194AB7">
        <w:rPr>
          <w:rFonts w:ascii="Times New Roman" w:hAnsi="Times New Roman" w:cs="Times New Roman"/>
        </w:rPr>
        <w:t>l</w:t>
      </w:r>
      <w:r w:rsidR="00C437E1" w:rsidRPr="00194AB7">
        <w:rPr>
          <w:rFonts w:ascii="Times New Roman" w:hAnsi="Times New Roman" w:cs="Times New Roman"/>
        </w:rPr>
        <w:t xml:space="preserve">eaf </w:t>
      </w:r>
      <w:r w:rsidRPr="00194AB7">
        <w:rPr>
          <w:rFonts w:ascii="Times New Roman" w:hAnsi="Times New Roman" w:cs="Times New Roman"/>
        </w:rPr>
        <w:t>a</w:t>
      </w:r>
      <w:r w:rsidR="00C437E1" w:rsidRPr="00194AB7">
        <w:rPr>
          <w:rFonts w:ascii="Times New Roman" w:hAnsi="Times New Roman" w:cs="Times New Roman"/>
        </w:rPr>
        <w:t>rea</w:t>
      </w:r>
      <w:r w:rsidR="00590F95" w:rsidRPr="00194AB7">
        <w:rPr>
          <w:rFonts w:ascii="Times New Roman" w:hAnsi="Times New Roman" w:cs="Times New Roman"/>
        </w:rPr>
        <w:t xml:space="preserve"> </w:t>
      </w:r>
      <w:r w:rsidR="00C437E1" w:rsidRPr="00194AB7">
        <w:rPr>
          <w:rFonts w:ascii="Times New Roman" w:hAnsi="Times New Roman" w:cs="Times New Roman"/>
        </w:rPr>
        <w:t xml:space="preserve">(LA) </w:t>
      </w:r>
      <w:r w:rsidRPr="00194AB7">
        <w:rPr>
          <w:rFonts w:ascii="Times New Roman" w:hAnsi="Times New Roman" w:cs="Times New Roman"/>
        </w:rPr>
        <w:t>from harvest data-</w:t>
      </w:r>
    </w:p>
    <w:p w14:paraId="2F9F4710" w14:textId="72182275" w:rsidR="00590F95" w:rsidRPr="00194AB7" w:rsidRDefault="00590F95"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w:t>
      </w:r>
      <w:r w:rsidR="00C437E1" w:rsidRPr="00194AB7">
        <w:rPr>
          <w:rFonts w:ascii="Times New Roman" w:hAnsi="Times New Roman" w:cs="Times New Roman"/>
        </w:rPr>
        <w:t xml:space="preserve">, </w:t>
      </w:r>
      <w:r w:rsidR="006C4933" w:rsidRPr="00194AB7">
        <w:rPr>
          <w:rFonts w:ascii="Times New Roman" w:hAnsi="Times New Roman" w:cs="Times New Roman"/>
        </w:rPr>
        <w:t>daily</w:t>
      </w:r>
      <w:r w:rsidR="00C437E1" w:rsidRPr="00194AB7">
        <w:rPr>
          <w:rFonts w:ascii="Times New Roman" w:hAnsi="Times New Roman" w:cs="Times New Roman"/>
        </w:rPr>
        <w:t xml:space="preserve"> leaf count</w:t>
      </w:r>
      <w:r w:rsidR="006C4933" w:rsidRPr="00194AB7">
        <w:rPr>
          <w:rFonts w:ascii="Times New Roman" w:hAnsi="Times New Roman" w:cs="Times New Roman"/>
        </w:rPr>
        <w:t xml:space="preserve"> from step 2</w:t>
      </w:r>
    </w:p>
    <w:p w14:paraId="7E46CE52" w14:textId="77777777" w:rsidR="006C4933" w:rsidRPr="00194AB7" w:rsidRDefault="00C437E1" w:rsidP="00867B8C">
      <w:pPr>
        <w:pStyle w:val="ListParagraph"/>
        <w:numPr>
          <w:ilvl w:val="0"/>
          <w:numId w:val="3"/>
        </w:numPr>
        <w:spacing w:before="240" w:after="240" w:line="360" w:lineRule="auto"/>
        <w:jc w:val="both"/>
        <w:rPr>
          <w:rFonts w:ascii="Times New Roman" w:hAnsi="Times New Roman" w:cs="Times New Roman"/>
        </w:rPr>
      </w:pPr>
      <w:r w:rsidRPr="00194AB7">
        <w:rPr>
          <w:rFonts w:ascii="Times New Roman" w:hAnsi="Times New Roman" w:cs="Times New Roman"/>
        </w:rPr>
        <w:t>Leaf area</w:t>
      </w:r>
      <w:r w:rsidR="00590F95" w:rsidRPr="00194AB7">
        <w:rPr>
          <w:rFonts w:ascii="Times New Roman" w:hAnsi="Times New Roman" w:cs="Times New Roman"/>
        </w:rPr>
        <w:t xml:space="preserve"> (t) = Leaf area (T) / Leaf count (T) * Leaf count (t); </w:t>
      </w:r>
    </w:p>
    <w:p w14:paraId="6426628A" w14:textId="7D660E28" w:rsidR="00590F95" w:rsidRPr="00194AB7" w:rsidRDefault="00590F95"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t = time, T = time of harvest</w:t>
      </w:r>
    </w:p>
    <w:p w14:paraId="13F62D16" w14:textId="77777777" w:rsidR="00590F95" w:rsidRPr="00194AB7" w:rsidRDefault="00590F95" w:rsidP="00867B8C">
      <w:pPr>
        <w:spacing w:before="240" w:after="240" w:line="360" w:lineRule="auto"/>
        <w:jc w:val="both"/>
        <w:rPr>
          <w:rFonts w:ascii="Times New Roman" w:hAnsi="Times New Roman" w:cs="Times New Roman"/>
        </w:rPr>
      </w:pPr>
    </w:p>
    <w:p w14:paraId="238C974A" w14:textId="18021131" w:rsidR="006C4933"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4: Comparison between leaf area directly from harvest data (step 3) and considering the SLA changes-</w:t>
      </w:r>
    </w:p>
    <w:p w14:paraId="7353A969" w14:textId="696176B9" w:rsidR="006C4933"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w:t>
      </w:r>
    </w:p>
    <w:p w14:paraId="4F186EAE" w14:textId="36CF6E12" w:rsidR="006C4933" w:rsidRPr="00194AB7" w:rsidRDefault="006C4933"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sla_harvest = leaf_area_harvest / leaf_mass_harvest / (100^2); unit – cm</w:t>
      </w:r>
      <w:r w:rsidRPr="00194AB7">
        <w:rPr>
          <w:rFonts w:ascii="Times New Roman" w:hAnsi="Times New Roman" w:cs="Times New Roman"/>
          <w:vertAlign w:val="superscript"/>
        </w:rPr>
        <w:t>2</w:t>
      </w:r>
      <w:r w:rsidRPr="00194AB7">
        <w:rPr>
          <w:rFonts w:ascii="Times New Roman" w:hAnsi="Times New Roman" w:cs="Times New Roman"/>
        </w:rPr>
        <w:t xml:space="preserve"> to m</w:t>
      </w:r>
      <w:r w:rsidRPr="00194AB7">
        <w:rPr>
          <w:rFonts w:ascii="Times New Roman" w:hAnsi="Times New Roman" w:cs="Times New Roman"/>
          <w:vertAlign w:val="superscript"/>
        </w:rPr>
        <w:t>2</w:t>
      </w:r>
    </w:p>
    <w:p w14:paraId="7B0C8375" w14:textId="4EBE7EEE" w:rsidR="006C4933" w:rsidRPr="00194AB7" w:rsidRDefault="006C4933"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e leaf area considering the SLA changes </w:t>
      </w:r>
    </w:p>
    <w:p w14:paraId="2A628111" w14:textId="1A90FD87" w:rsidR="006C4933" w:rsidRPr="00194AB7" w:rsidRDefault="006C4933" w:rsidP="00867B8C">
      <w:pPr>
        <w:pStyle w:val="ListParagraph"/>
        <w:numPr>
          <w:ilvl w:val="1"/>
          <w:numId w:val="2"/>
        </w:numPr>
        <w:spacing w:before="240" w:after="240" w:line="360" w:lineRule="auto"/>
        <w:jc w:val="both"/>
        <w:rPr>
          <w:rFonts w:ascii="Times New Roman" w:hAnsi="Times New Roman" w:cs="Times New Roman"/>
        </w:rPr>
      </w:pPr>
      <w:r w:rsidRPr="00194AB7">
        <w:rPr>
          <w:rFonts w:ascii="Times New Roman" w:hAnsi="Times New Roman" w:cs="Times New Roman"/>
        </w:rPr>
        <w:t>Modify SLA values considering changes of SLA due to new leaves only</w:t>
      </w:r>
    </w:p>
    <w:p w14:paraId="4D78CBBD" w14:textId="79F3BE0A" w:rsidR="006C4933" w:rsidRPr="00194AB7" w:rsidRDefault="005A0597"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Plot the differences in SLA results (Measured SLA and Modified SLA)</w:t>
      </w:r>
    </w:p>
    <w:p w14:paraId="0839BC01" w14:textId="29047C1E" w:rsidR="00A07ED8" w:rsidRPr="00194AB7" w:rsidRDefault="00A07ED8"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Find out the uncertainty (standard deviations) of weekly leaf mass from all 7 treatments</w:t>
      </w:r>
    </w:p>
    <w:p w14:paraId="6771AD30" w14:textId="31FADE90" w:rsidR="005A0597" w:rsidRPr="00194AB7" w:rsidRDefault="005A0597"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NO NEED TO CONSIDER SLA CHANGES TO GET THE LEAF AREA AS PER THE RESULTS AND DISCUSSION WITH BELINDA. THE SLA CHANGES ONLY REPRESENT THE UPPER CANOPY LEAVES (NEW ONES), NOT THE WHOLE CANOPY.</w:t>
      </w:r>
    </w:p>
    <w:p w14:paraId="2E2CF877" w14:textId="77777777" w:rsidR="006C4933" w:rsidRPr="00194AB7" w:rsidRDefault="006C4933" w:rsidP="00867B8C">
      <w:pPr>
        <w:spacing w:before="240" w:after="240" w:line="360" w:lineRule="auto"/>
        <w:jc w:val="both"/>
        <w:rPr>
          <w:rFonts w:ascii="Times New Roman" w:hAnsi="Times New Roman" w:cs="Times New Roman"/>
        </w:rPr>
      </w:pPr>
    </w:p>
    <w:p w14:paraId="389940DF" w14:textId="03EB581E" w:rsidR="005A0597" w:rsidRPr="00194AB7" w:rsidRDefault="005A0597"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5: Calculate leaf mass, C</w:t>
      </w:r>
      <w:r w:rsidRPr="00194AB7">
        <w:rPr>
          <w:rFonts w:ascii="Times New Roman" w:hAnsi="Times New Roman" w:cs="Times New Roman"/>
          <w:vertAlign w:val="subscript"/>
        </w:rPr>
        <w:t>leaf</w:t>
      </w:r>
      <w:r w:rsidRPr="00194AB7">
        <w:rPr>
          <w:rFonts w:ascii="Times New Roman" w:hAnsi="Times New Roman" w:cs="Times New Roman"/>
        </w:rPr>
        <w:t xml:space="preserve"> (leaf carbon pool) directly from harvest data-</w:t>
      </w:r>
    </w:p>
    <w:p w14:paraId="481840B1" w14:textId="7FB7A855" w:rsidR="005A0597" w:rsidRPr="00194AB7" w:rsidRDefault="005A0597"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 daily leaf count from step 2</w:t>
      </w:r>
    </w:p>
    <w:p w14:paraId="4464F0F8" w14:textId="77777777" w:rsidR="005A0597" w:rsidRPr="00194AB7" w:rsidRDefault="005A0597"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Leaf mass (t) = Leaf mass (T) * Leaf count (t) / Leaf count (T); </w:t>
      </w:r>
    </w:p>
    <w:p w14:paraId="272060DA" w14:textId="6F7D27A4" w:rsidR="005A0597" w:rsidRPr="00194AB7" w:rsidRDefault="005A059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t = time, T = time of harvest</w:t>
      </w:r>
    </w:p>
    <w:p w14:paraId="796DE27F" w14:textId="5BE4676F" w:rsidR="005A0597" w:rsidRPr="00194AB7" w:rsidRDefault="005A0597"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Plot interpolated daily leaf mass using harvest data</w:t>
      </w:r>
    </w:p>
    <w:p w14:paraId="6576A828" w14:textId="77777777" w:rsidR="005A0597" w:rsidRPr="00194AB7" w:rsidRDefault="005A0597" w:rsidP="00867B8C">
      <w:pPr>
        <w:spacing w:before="240" w:after="240" w:line="360" w:lineRule="auto"/>
        <w:jc w:val="both"/>
        <w:rPr>
          <w:rFonts w:ascii="Times New Roman" w:hAnsi="Times New Roman" w:cs="Times New Roman"/>
        </w:rPr>
      </w:pPr>
    </w:p>
    <w:p w14:paraId="47274257" w14:textId="3AF3E505" w:rsidR="006A76D1" w:rsidRPr="00194AB7" w:rsidRDefault="006A76D1"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6: Analyse stem height and diameter data to estimate stem carbon pool, C</w:t>
      </w:r>
      <w:r w:rsidRPr="00194AB7">
        <w:rPr>
          <w:rFonts w:ascii="Times New Roman" w:hAnsi="Times New Roman" w:cs="Times New Roman"/>
          <w:vertAlign w:val="subscript"/>
        </w:rPr>
        <w:t>stem</w:t>
      </w:r>
    </w:p>
    <w:p w14:paraId="4828E1CA" w14:textId="7E455C05" w:rsidR="006A76D1" w:rsidRPr="00194AB7" w:rsidRDefault="006A76D1"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Weekly height diameter data ("height_diameter.csv"; Diameter is in mm; Height is in cm), initial seedling data ("seedling_initial.csv"), harvested seedling data for all different treatments ("seedling_mass.csv")</w:t>
      </w:r>
    </w:p>
    <w:p w14:paraId="2FADFA67" w14:textId="002F2ABB" w:rsidR="006A76D1" w:rsidRPr="00194AB7" w:rsidRDefault="006A76D1"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Linear regression model fitting </w:t>
      </w:r>
      <w:r w:rsidR="001B3CEA" w:rsidRPr="00194AB7">
        <w:rPr>
          <w:rFonts w:ascii="Times New Roman" w:hAnsi="Times New Roman" w:cs="Times New Roman"/>
        </w:rPr>
        <w:t>log(stem_mass) = b(1) + b(2)*log(dia) + b(3)*log(height)</w:t>
      </w:r>
    </w:p>
    <w:p w14:paraId="141DE8EA" w14:textId="0A4833BA" w:rsidR="005A0597" w:rsidRPr="00194AB7" w:rsidRDefault="006A76D1"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Fit the model with initial data (10) and harvested data for free seedlings (7)</w:t>
      </w:r>
    </w:p>
    <w:p w14:paraId="0EF51D7F" w14:textId="743FF89B" w:rsidR="006A76D1" w:rsidRPr="00194AB7" w:rsidRDefault="001B3CEA"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Estimate the stem mass from fitted linear regression equation</w:t>
      </w:r>
    </w:p>
    <w:p w14:paraId="3ED507B1" w14:textId="23951DB2" w:rsidR="004E1D40" w:rsidRPr="00194AB7" w:rsidRDefault="004E1D40"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Calculate the uncertainty (Standard deviations) of weekly stem mass from all 7 treatments</w:t>
      </w:r>
    </w:p>
    <w:p w14:paraId="698A287B" w14:textId="0D94E154" w:rsidR="001B3CEA" w:rsidRPr="00194AB7" w:rsidRDefault="001B3CEA"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Plot observation vs. modelled data to check the model accuracy</w:t>
      </w:r>
    </w:p>
    <w:p w14:paraId="3B14686E" w14:textId="77777777" w:rsidR="001B3CEA" w:rsidRPr="00194AB7" w:rsidRDefault="001B3CEA" w:rsidP="00867B8C">
      <w:pPr>
        <w:pStyle w:val="ListParagraph"/>
        <w:spacing w:before="240" w:after="240" w:line="360" w:lineRule="auto"/>
        <w:ind w:left="360"/>
        <w:jc w:val="both"/>
        <w:rPr>
          <w:rFonts w:ascii="Times New Roman" w:hAnsi="Times New Roman" w:cs="Times New Roman"/>
        </w:rPr>
      </w:pPr>
    </w:p>
    <w:p w14:paraId="16D17E06" w14:textId="0DC86F02" w:rsidR="001B3CEA" w:rsidRPr="00194AB7" w:rsidRDefault="001B3CE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Step 7: Calculate daily GPP, NPP, R.plant (Plant respiration)-</w:t>
      </w:r>
    </w:p>
    <w:p w14:paraId="03B075F1" w14:textId="2915230F" w:rsidR="00C13EDA" w:rsidRPr="00194AB7" w:rsidRDefault="001B3CE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xml:space="preserve">Data: </w:t>
      </w:r>
      <w:r w:rsidR="001641EA" w:rsidRPr="00194AB7">
        <w:rPr>
          <w:rFonts w:ascii="Times New Roman" w:hAnsi="Times New Roman" w:cs="Times New Roman"/>
        </w:rPr>
        <w:t>Daily l</w:t>
      </w:r>
      <w:r w:rsidRPr="00194AB7">
        <w:rPr>
          <w:rFonts w:ascii="Times New Roman" w:hAnsi="Times New Roman" w:cs="Times New Roman"/>
        </w:rPr>
        <w:t>eaf area</w:t>
      </w:r>
      <w:r w:rsidR="001641EA" w:rsidRPr="00194AB7">
        <w:rPr>
          <w:rFonts w:ascii="Times New Roman" w:hAnsi="Times New Roman" w:cs="Times New Roman"/>
        </w:rPr>
        <w:t xml:space="preserve"> (LA)</w:t>
      </w:r>
      <w:r w:rsidRPr="00194AB7">
        <w:rPr>
          <w:rFonts w:ascii="Times New Roman" w:hAnsi="Times New Roman" w:cs="Times New Roman"/>
        </w:rPr>
        <w:t xml:space="preserve"> calculated from harvested data (Step 3), </w:t>
      </w:r>
    </w:p>
    <w:p w14:paraId="2FA8E024" w14:textId="77777777"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modelled daily net C gain in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001B3CEA" w:rsidRPr="00194AB7">
        <w:rPr>
          <w:rFonts w:ascii="Times New Roman" w:hAnsi="Times New Roman" w:cs="Times New Roman"/>
        </w:rPr>
        <w:t>(“cday_120_clean.csv”)</w:t>
      </w:r>
      <w:r w:rsidRPr="00194AB7">
        <w:rPr>
          <w:rFonts w:ascii="Times New Roman" w:hAnsi="Times New Roman" w:cs="Times New Roman"/>
        </w:rPr>
        <w:t xml:space="preserve">, </w:t>
      </w:r>
    </w:p>
    <w:p w14:paraId="5E305839" w14:textId="77777777"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modelled daily gross C gain in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Pr="00194AB7">
        <w:rPr>
          <w:rFonts w:ascii="Times New Roman" w:hAnsi="Times New Roman" w:cs="Times New Roman"/>
        </w:rPr>
        <w:t xml:space="preserve">(“cday_120_clean_gross.csv”), </w:t>
      </w:r>
    </w:p>
    <w:p w14:paraId="6F388FA9" w14:textId="564AD053"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self shading parameter</w:t>
      </w:r>
      <w:r w:rsidR="001641EA" w:rsidRPr="00194AB7">
        <w:rPr>
          <w:rFonts w:ascii="Times New Roman" w:hAnsi="Times New Roman" w:cs="Times New Roman"/>
        </w:rPr>
        <w:t>s</w:t>
      </w:r>
      <w:r w:rsidRPr="00194AB7">
        <w:rPr>
          <w:rFonts w:ascii="Times New Roman" w:hAnsi="Times New Roman" w:cs="Times New Roman"/>
        </w:rPr>
        <w:t xml:space="preserve"> (sigma) calculated from ‘YplantQMC’ package of Remko</w:t>
      </w:r>
      <w:r w:rsidR="00964B87" w:rsidRPr="00194AB7">
        <w:rPr>
          <w:rFonts w:ascii="Times New Roman" w:hAnsi="Times New Roman" w:cs="Times New Roman"/>
        </w:rPr>
        <w:t xml:space="preserve"> (“M_leafarea_model.csv")</w:t>
      </w:r>
      <w:r w:rsidRPr="00194AB7">
        <w:rPr>
          <w:rFonts w:ascii="Times New Roman" w:hAnsi="Times New Roman" w:cs="Times New Roman"/>
        </w:rPr>
        <w:t xml:space="preserve">, </w:t>
      </w:r>
    </w:p>
    <w:p w14:paraId="46FD3946" w14:textId="67EC4865" w:rsidR="001B3CE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Total plant mass and leaf area at harvest (“harvest_mass_means.csv”),</w:t>
      </w:r>
    </w:p>
    <w:p w14:paraId="1EA4F8C9" w14:textId="77777777" w:rsidR="001B3CEA" w:rsidRPr="00194AB7" w:rsidRDefault="001B3CEA" w:rsidP="00867B8C">
      <w:pPr>
        <w:pStyle w:val="ListParagraph"/>
        <w:spacing w:before="240" w:after="240" w:line="360" w:lineRule="auto"/>
        <w:ind w:left="0"/>
        <w:jc w:val="both"/>
        <w:rPr>
          <w:rFonts w:ascii="Times New Roman" w:hAnsi="Times New Roman" w:cs="Times New Roman"/>
        </w:rPr>
      </w:pPr>
    </w:p>
    <w:p w14:paraId="0E7B1380" w14:textId="0561A25B" w:rsidR="00C13EDA" w:rsidRPr="00194AB7" w:rsidRDefault="00C13ED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cday_120_clean.csv and cday_120_clean_gross.csv are calculated using coupled photosynthesis – stomatal conductance model with the ‘plantecophys’ package of Remko using mean photosynthetic parameters (J</w:t>
      </w:r>
      <w:r w:rsidRPr="00194AB7">
        <w:rPr>
          <w:rFonts w:ascii="Times New Roman" w:hAnsi="Times New Roman" w:cs="Times New Roman"/>
          <w:vertAlign w:val="subscript"/>
        </w:rPr>
        <w:t>max</w:t>
      </w:r>
      <w:r w:rsidRPr="00194AB7">
        <w:rPr>
          <w:rFonts w:ascii="Times New Roman" w:hAnsi="Times New Roman" w:cs="Times New Roman"/>
        </w:rPr>
        <w:t>, V</w:t>
      </w:r>
      <w:r w:rsidRPr="00194AB7">
        <w:rPr>
          <w:rFonts w:ascii="Times New Roman" w:hAnsi="Times New Roman" w:cs="Times New Roman"/>
          <w:vertAlign w:val="subscript"/>
        </w:rPr>
        <w:t>max</w:t>
      </w:r>
      <w:r w:rsidRPr="00194AB7">
        <w:rPr>
          <w:rFonts w:ascii="Times New Roman" w:hAnsi="Times New Roman" w:cs="Times New Roman"/>
        </w:rPr>
        <w:t>, R and g</w:t>
      </w:r>
      <w:r w:rsidRPr="00194AB7">
        <w:rPr>
          <w:rFonts w:ascii="Times New Roman" w:hAnsi="Times New Roman" w:cs="Times New Roman"/>
          <w:vertAlign w:val="subscript"/>
        </w:rPr>
        <w:t>1</w:t>
      </w:r>
      <w:r w:rsidRPr="00194AB7">
        <w:rPr>
          <w:rFonts w:ascii="Times New Roman" w:hAnsi="Times New Roman" w:cs="Times New Roman"/>
        </w:rPr>
        <w:t>)</w:t>
      </w:r>
    </w:p>
    <w:p w14:paraId="5BF70088" w14:textId="77777777" w:rsidR="00C13EDA" w:rsidRPr="00194AB7" w:rsidRDefault="00C13EDA" w:rsidP="00867B8C">
      <w:pPr>
        <w:pStyle w:val="ListParagraph"/>
        <w:spacing w:before="240" w:after="240" w:line="360" w:lineRule="auto"/>
        <w:ind w:left="0"/>
        <w:jc w:val="both"/>
        <w:rPr>
          <w:rFonts w:ascii="Times New Roman" w:hAnsi="Times New Roman" w:cs="Times New Roman"/>
        </w:rPr>
      </w:pPr>
    </w:p>
    <w:p w14:paraId="0DD3D850" w14:textId="1CB338FE" w:rsidR="00084736" w:rsidRPr="00194AB7" w:rsidRDefault="00084736"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Generate total plant daily C gain (gross and net) using function: </w:t>
      </w:r>
    </w:p>
    <w:p w14:paraId="75724B12" w14:textId="131E3E1F" w:rsidR="00084736" w:rsidRPr="00194AB7" w:rsidRDefault="00084736"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modelledC_func &lt;- function(leafarea, shading, Cday)</w:t>
      </w:r>
    </w:p>
    <w:p w14:paraId="6D487AF0" w14:textId="2AEEBF5B" w:rsidR="00C13EDA" w:rsidRPr="00194AB7" w:rsidRDefault="00C13ED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e </w:t>
      </w:r>
      <w:r w:rsidR="001641EA" w:rsidRPr="00194AB7">
        <w:rPr>
          <w:rFonts w:ascii="Times New Roman" w:hAnsi="Times New Roman" w:cs="Times New Roman"/>
        </w:rPr>
        <w:t xml:space="preserve">daily </w:t>
      </w:r>
      <w:r w:rsidRPr="00194AB7">
        <w:rPr>
          <w:rFonts w:ascii="Times New Roman" w:hAnsi="Times New Roman" w:cs="Times New Roman"/>
        </w:rPr>
        <w:t xml:space="preserve">self shading factor, M = b*LA + intercept; </w:t>
      </w:r>
    </w:p>
    <w:p w14:paraId="4B63977A" w14:textId="0C05BD07" w:rsidR="00C13EDA" w:rsidRPr="00194AB7" w:rsidRDefault="00C13EDA"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rPr>
        <w:t xml:space="preserve">Where </w:t>
      </w:r>
      <w:r w:rsidR="001641EA" w:rsidRPr="00194AB7">
        <w:rPr>
          <w:rFonts w:ascii="Times New Roman" w:hAnsi="Times New Roman" w:cs="Times New Roman"/>
        </w:rPr>
        <w:t>M is a linear function of leaf area; ‘</w:t>
      </w:r>
      <w:r w:rsidRPr="00194AB7">
        <w:rPr>
          <w:rFonts w:ascii="Times New Roman" w:hAnsi="Times New Roman" w:cs="Times New Roman"/>
        </w:rPr>
        <w:t>b</w:t>
      </w:r>
      <w:r w:rsidR="001641EA" w:rsidRPr="00194AB7">
        <w:rPr>
          <w:rFonts w:ascii="Times New Roman" w:hAnsi="Times New Roman" w:cs="Times New Roman"/>
        </w:rPr>
        <w:t>’</w:t>
      </w:r>
      <w:r w:rsidRPr="00194AB7">
        <w:rPr>
          <w:rFonts w:ascii="Times New Roman" w:hAnsi="Times New Roman" w:cs="Times New Roman"/>
        </w:rPr>
        <w:t xml:space="preserve"> and </w:t>
      </w:r>
      <w:r w:rsidR="001641EA" w:rsidRPr="00194AB7">
        <w:rPr>
          <w:rFonts w:ascii="Times New Roman" w:hAnsi="Times New Roman" w:cs="Times New Roman"/>
        </w:rPr>
        <w:t>‘</w:t>
      </w:r>
      <w:r w:rsidRPr="00194AB7">
        <w:rPr>
          <w:rFonts w:ascii="Times New Roman" w:hAnsi="Times New Roman" w:cs="Times New Roman"/>
        </w:rPr>
        <w:t>intercept</w:t>
      </w:r>
      <w:r w:rsidR="001641EA" w:rsidRPr="00194AB7">
        <w:rPr>
          <w:rFonts w:ascii="Times New Roman" w:hAnsi="Times New Roman" w:cs="Times New Roman"/>
        </w:rPr>
        <w:t>’</w:t>
      </w:r>
      <w:r w:rsidRPr="00194AB7">
        <w:rPr>
          <w:rFonts w:ascii="Times New Roman" w:hAnsi="Times New Roman" w:cs="Times New Roman"/>
        </w:rPr>
        <w:t xml:space="preserve"> were calculated from ‘YplantQMC’ for individual soil volume. This factor, M is accomplished by utilizing 61 previoulsy digitized Eucalyptus seedlings, covering 5 total species including E. Tereticornis. </w:t>
      </w:r>
    </w:p>
    <w:p w14:paraId="0AB7DF00" w14:textId="6F1CD6BC" w:rsidR="001641EA"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gross daily C gain (GPP) with self shading:</w:t>
      </w:r>
    </w:p>
    <w:p w14:paraId="648984C8" w14:textId="77777777" w:rsidR="001641EA" w:rsidRPr="00194AB7" w:rsidRDefault="001641EA" w:rsidP="00867B8C">
      <w:pPr>
        <w:pStyle w:val="ListParagraph"/>
        <w:spacing w:before="240" w:after="240" w:line="360" w:lineRule="auto"/>
        <w:jc w:val="both"/>
        <w:rPr>
          <w:rFonts w:ascii="Times New Roman" w:hAnsi="Times New Roman" w:cs="Times New Roman"/>
        </w:rPr>
      </w:pPr>
      <w:r w:rsidRPr="00194AB7">
        <w:rPr>
          <w:rFonts w:ascii="Times New Roman" w:hAnsi="Times New Roman" w:cs="Times New Roman"/>
        </w:rPr>
        <w:t>GPP = Leaf_area * C</w:t>
      </w:r>
      <w:r w:rsidRPr="00194AB7">
        <w:rPr>
          <w:rFonts w:ascii="Times New Roman" w:hAnsi="Times New Roman" w:cs="Times New Roman"/>
          <w:vertAlign w:val="subscript"/>
        </w:rPr>
        <w:t>day</w:t>
      </w:r>
      <w:r w:rsidRPr="00194AB7">
        <w:rPr>
          <w:rFonts w:ascii="Times New Roman" w:hAnsi="Times New Roman" w:cs="Times New Roman"/>
        </w:rPr>
        <w:t>_gross * M</w:t>
      </w:r>
    </w:p>
    <w:p w14:paraId="22F2CF33" w14:textId="6D0B7F36" w:rsidR="001641EA"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net daily C gain (NPP) with self shading:</w:t>
      </w:r>
    </w:p>
    <w:p w14:paraId="5803950B" w14:textId="58F6ECF6" w:rsidR="001641EA" w:rsidRPr="00194AB7" w:rsidRDefault="001641EA" w:rsidP="00867B8C">
      <w:pPr>
        <w:pStyle w:val="ListParagraph"/>
        <w:spacing w:before="240" w:after="240" w:line="360" w:lineRule="auto"/>
        <w:jc w:val="both"/>
        <w:rPr>
          <w:rFonts w:ascii="Times New Roman" w:hAnsi="Times New Roman" w:cs="Times New Roman"/>
        </w:rPr>
      </w:pPr>
      <w:r w:rsidRPr="00194AB7">
        <w:rPr>
          <w:rFonts w:ascii="Times New Roman" w:hAnsi="Times New Roman" w:cs="Times New Roman"/>
        </w:rPr>
        <w:t>NPP = Leaf_area * C</w:t>
      </w:r>
      <w:r w:rsidRPr="00194AB7">
        <w:rPr>
          <w:rFonts w:ascii="Times New Roman" w:hAnsi="Times New Roman" w:cs="Times New Roman"/>
          <w:vertAlign w:val="subscript"/>
        </w:rPr>
        <w:t>day</w:t>
      </w:r>
      <w:r w:rsidRPr="00194AB7">
        <w:rPr>
          <w:rFonts w:ascii="Times New Roman" w:hAnsi="Times New Roman" w:cs="Times New Roman"/>
        </w:rPr>
        <w:t>_net * M</w:t>
      </w:r>
    </w:p>
    <w:p w14:paraId="5181E999" w14:textId="77777777" w:rsidR="009452A9"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Unit conversion for both GPP and NPP: </w:t>
      </w:r>
    </w:p>
    <w:p w14:paraId="6B991CD0" w14:textId="77777777" w:rsidR="009452A9" w:rsidRPr="00194AB7" w:rsidRDefault="001641EA"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rPr>
        <w:t>From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1</w:t>
      </w:r>
      <w:r w:rsidRPr="00194AB7">
        <w:rPr>
          <w:rFonts w:ascii="Times New Roman" w:hAnsi="Times New Roman" w:cs="Times New Roman"/>
          <w:vertAlign w:val="subscript"/>
        </w:rPr>
        <w:t xml:space="preserve"> </w:t>
      </w:r>
      <w:r w:rsidRPr="00194AB7">
        <w:rPr>
          <w:rFonts w:ascii="Times New Roman" w:hAnsi="Times New Roman" w:cs="Times New Roman"/>
        </w:rPr>
        <w:t xml:space="preserve">to </w:t>
      </w:r>
      <w:r w:rsidR="009452A9" w:rsidRPr="00194AB7">
        <w:rPr>
          <w:rFonts w:ascii="Times New Roman" w:hAnsi="Times New Roman" w:cs="Times New Roman"/>
        </w:rPr>
        <w:t>gDM m</w:t>
      </w:r>
      <w:r w:rsidR="009452A9" w:rsidRPr="00194AB7">
        <w:rPr>
          <w:rFonts w:ascii="Times New Roman" w:hAnsi="Times New Roman" w:cs="Times New Roman"/>
          <w:vertAlign w:val="superscript"/>
        </w:rPr>
        <w:t>-2</w:t>
      </w:r>
      <w:r w:rsidR="009452A9" w:rsidRPr="00194AB7">
        <w:rPr>
          <w:rFonts w:ascii="Times New Roman" w:hAnsi="Times New Roman" w:cs="Times New Roman"/>
        </w:rPr>
        <w:t xml:space="preserve"> d</w:t>
      </w:r>
      <w:r w:rsidR="009452A9" w:rsidRPr="00194AB7">
        <w:rPr>
          <w:rFonts w:ascii="Times New Roman" w:hAnsi="Times New Roman" w:cs="Times New Roman"/>
          <w:vertAlign w:val="superscript"/>
        </w:rPr>
        <w:t xml:space="preserve">-1 </w:t>
      </w:r>
      <w:r w:rsidR="009452A9" w:rsidRPr="00194AB7">
        <w:rPr>
          <w:rFonts w:ascii="Times New Roman" w:hAnsi="Times New Roman" w:cs="Times New Roman"/>
        </w:rPr>
        <w:t xml:space="preserve">by {* (12/44) / 0.5}; </w:t>
      </w:r>
    </w:p>
    <w:p w14:paraId="3820FCA8" w14:textId="6BF33898" w:rsidR="001641EA" w:rsidRPr="00194AB7" w:rsidRDefault="009452A9"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b/>
        </w:rPr>
        <w:t>(12/44)</w:t>
      </w:r>
      <w:r w:rsidRPr="00194AB7">
        <w:rPr>
          <w:rFonts w:ascii="Times New Roman" w:hAnsi="Times New Roman" w:cs="Times New Roman"/>
        </w:rPr>
        <w:t xml:space="preserve"> is for micromol CO</w:t>
      </w:r>
      <w:r w:rsidRPr="00194AB7">
        <w:rPr>
          <w:rFonts w:ascii="Times New Roman" w:hAnsi="Times New Roman" w:cs="Times New Roman"/>
          <w:vertAlign w:val="subscript"/>
        </w:rPr>
        <w:t>2</w:t>
      </w:r>
      <w:r w:rsidRPr="00194AB7">
        <w:rPr>
          <w:rFonts w:ascii="Times New Roman" w:hAnsi="Times New Roman" w:cs="Times New Roman"/>
        </w:rPr>
        <w:t xml:space="preserve"> to gC; </w:t>
      </w:r>
      <w:r w:rsidRPr="00194AB7">
        <w:rPr>
          <w:rFonts w:ascii="Times New Roman" w:hAnsi="Times New Roman" w:cs="Times New Roman"/>
          <w:b/>
        </w:rPr>
        <w:t>0.5</w:t>
      </w:r>
      <w:r w:rsidRPr="00194AB7">
        <w:rPr>
          <w:rFonts w:ascii="Times New Roman" w:hAnsi="Times New Roman" w:cs="Times New Roman"/>
        </w:rPr>
        <w:t xml:space="preserve"> is for gC to gDM.</w:t>
      </w:r>
    </w:p>
    <w:p w14:paraId="726A34A3" w14:textId="413583DB" w:rsidR="007A5604"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Determine </w:t>
      </w:r>
      <w:r w:rsidR="005F7152" w:rsidRPr="00194AB7">
        <w:rPr>
          <w:rFonts w:ascii="Times New Roman" w:hAnsi="Times New Roman" w:cs="Times New Roman"/>
        </w:rPr>
        <w:t xml:space="preserve">modelled </w:t>
      </w:r>
      <w:r w:rsidRPr="00194AB7">
        <w:rPr>
          <w:rFonts w:ascii="Times New Roman" w:hAnsi="Times New Roman" w:cs="Times New Roman"/>
        </w:rPr>
        <w:t>daily plant respiration, R.plant</w:t>
      </w:r>
      <w:r w:rsidR="005F7152" w:rsidRPr="00194AB7">
        <w:rPr>
          <w:rFonts w:ascii="Times New Roman" w:hAnsi="Times New Roman" w:cs="Times New Roman"/>
        </w:rPr>
        <w:t xml:space="preserve"> (to compare with R</w:t>
      </w:r>
      <w:r w:rsidR="005F7152" w:rsidRPr="00194AB7">
        <w:rPr>
          <w:rFonts w:ascii="Times New Roman" w:hAnsi="Times New Roman" w:cs="Times New Roman"/>
          <w:vertAlign w:val="subscript"/>
        </w:rPr>
        <w:t>d</w:t>
      </w:r>
      <w:r w:rsidR="005F7152" w:rsidRPr="00194AB7">
        <w:rPr>
          <w:rFonts w:ascii="Times New Roman" w:hAnsi="Times New Roman" w:cs="Times New Roman"/>
        </w:rPr>
        <w:t>.plant estimated from the leaf respiration, R</w:t>
      </w:r>
      <w:r w:rsidR="005F7152" w:rsidRPr="00194AB7">
        <w:rPr>
          <w:rFonts w:ascii="Times New Roman" w:hAnsi="Times New Roman" w:cs="Times New Roman"/>
          <w:vertAlign w:val="subscript"/>
        </w:rPr>
        <w:t>leaf</w:t>
      </w:r>
      <w:r w:rsidR="005F7152" w:rsidRPr="00194AB7">
        <w:rPr>
          <w:rFonts w:ascii="Times New Roman" w:hAnsi="Times New Roman" w:cs="Times New Roman"/>
        </w:rPr>
        <w:t xml:space="preserve"> measurements)</w:t>
      </w:r>
      <w:r w:rsidRPr="00194AB7">
        <w:rPr>
          <w:rFonts w:ascii="Times New Roman" w:hAnsi="Times New Roman" w:cs="Times New Roman"/>
        </w:rPr>
        <w:t>:</w:t>
      </w:r>
    </w:p>
    <w:p w14:paraId="5B9B0F01" w14:textId="7985E723" w:rsidR="001B3CEA" w:rsidRPr="00194AB7" w:rsidRDefault="007A5604"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R.plant = </w:t>
      </w:r>
      <w:r w:rsidR="001B3CEA" w:rsidRPr="00194AB7">
        <w:rPr>
          <w:rFonts w:ascii="Times New Roman" w:hAnsi="Times New Roman" w:cs="Times New Roman"/>
        </w:rPr>
        <w:t>GPP</w:t>
      </w:r>
      <w:r w:rsidRPr="00194AB7">
        <w:rPr>
          <w:rFonts w:ascii="Times New Roman" w:hAnsi="Times New Roman" w:cs="Times New Roman"/>
        </w:rPr>
        <w:t xml:space="preserve"> - NPP</w:t>
      </w:r>
    </w:p>
    <w:p w14:paraId="24632465" w14:textId="2D8B4842" w:rsidR="006A76D1"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total seedling C gain over experiment (120 days) and compare to final harvest mass C</w:t>
      </w:r>
    </w:p>
    <w:p w14:paraId="21621034" w14:textId="7F87F12F" w:rsidR="007A5604"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Plot both the results </w:t>
      </w:r>
      <w:r w:rsidR="00642193" w:rsidRPr="00194AB7">
        <w:rPr>
          <w:rFonts w:ascii="Times New Roman" w:hAnsi="Times New Roman" w:cs="Times New Roman"/>
        </w:rPr>
        <w:t xml:space="preserve">(Modelled data and Measurements from harvest) </w:t>
      </w:r>
      <w:r w:rsidRPr="00194AB7">
        <w:rPr>
          <w:rFonts w:ascii="Times New Roman" w:hAnsi="Times New Roman" w:cs="Times New Roman"/>
        </w:rPr>
        <w:t>for comparison</w:t>
      </w:r>
    </w:p>
    <w:p w14:paraId="63129FDF" w14:textId="77777777" w:rsidR="007A5604" w:rsidRPr="00194AB7" w:rsidRDefault="007A5604" w:rsidP="00867B8C">
      <w:pPr>
        <w:spacing w:before="240" w:after="240" w:line="360" w:lineRule="auto"/>
        <w:jc w:val="both"/>
        <w:rPr>
          <w:rFonts w:ascii="Times New Roman" w:hAnsi="Times New Roman" w:cs="Times New Roman"/>
        </w:rPr>
      </w:pPr>
    </w:p>
    <w:p w14:paraId="2607C2C5" w14:textId="01E75B49" w:rsidR="007A5604" w:rsidRPr="00194AB7" w:rsidRDefault="00642193"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8: R</w:t>
      </w:r>
      <w:r w:rsidR="005F7152" w:rsidRPr="00194AB7">
        <w:rPr>
          <w:rFonts w:ascii="Times New Roman" w:hAnsi="Times New Roman" w:cs="Times New Roman"/>
          <w:vertAlign w:val="subscript"/>
        </w:rPr>
        <w:t>d</w:t>
      </w:r>
      <w:r w:rsidR="005F7152" w:rsidRPr="00194AB7">
        <w:rPr>
          <w:rFonts w:ascii="Times New Roman" w:hAnsi="Times New Roman" w:cs="Times New Roman"/>
        </w:rPr>
        <w:t xml:space="preserve">.plant </w:t>
      </w:r>
      <w:r w:rsidRPr="00194AB7">
        <w:rPr>
          <w:rFonts w:ascii="Times New Roman" w:hAnsi="Times New Roman" w:cs="Times New Roman"/>
        </w:rPr>
        <w:t>prediction through time using rdarkq10 equation by volume-</w:t>
      </w:r>
    </w:p>
    <w:p w14:paraId="7656AEFA" w14:textId="76DE6004" w:rsidR="00642193" w:rsidRPr="00194AB7" w:rsidRDefault="005F7152"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Leaf respiration measurements (“rdarkq10.csv") for the parameter rd12.3, which represents leaf dark respiration for various soil manipulation experiments at 12.3</w:t>
      </w:r>
      <w:r w:rsidRPr="00194AB7">
        <w:rPr>
          <w:rFonts w:ascii="Times New Roman" w:hAnsi="Times New Roman" w:cs="Times New Roman"/>
          <w:vertAlign w:val="superscript"/>
        </w:rPr>
        <w:t>0</w:t>
      </w:r>
      <w:r w:rsidRPr="00194AB7">
        <w:rPr>
          <w:rFonts w:ascii="Times New Roman" w:hAnsi="Times New Roman" w:cs="Times New Roman"/>
        </w:rPr>
        <w:t>C, site weather data (“eucpve_met.csv") for 15 mins temperature measurements</w:t>
      </w:r>
    </w:p>
    <w:p w14:paraId="1CDD19F3" w14:textId="5B1ED9DC"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Calculate R</w:t>
      </w:r>
      <w:r w:rsidRPr="00194AB7">
        <w:rPr>
          <w:rFonts w:ascii="Times New Roman" w:hAnsi="Times New Roman" w:cs="Times New Roman"/>
          <w:vertAlign w:val="subscript"/>
        </w:rPr>
        <w:t>d</w:t>
      </w:r>
      <w:r w:rsidRPr="00194AB7">
        <w:rPr>
          <w:rFonts w:ascii="Times New Roman" w:hAnsi="Times New Roman" w:cs="Times New Roman"/>
        </w:rPr>
        <w:t xml:space="preserve">.plant through time using rdarkq10 equation: </w:t>
      </w:r>
    </w:p>
    <w:p w14:paraId="3562C15A" w14:textId="3F281925" w:rsidR="007D6607" w:rsidRPr="00194AB7" w:rsidRDefault="007D660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 xml:space="preserve"> = rd12.3 * q25_drake^((temp-12.3)/10); Unit = </w:t>
      </w:r>
      <w:r w:rsidR="005815DB" w:rsidRPr="00194AB7">
        <w:rPr>
          <w:rFonts w:ascii="Times New Roman" w:hAnsi="Times New Roman" w:cs="Times New Roman"/>
        </w:rPr>
        <w:t>micromol CO</w:t>
      </w:r>
      <w:r w:rsidR="005815DB" w:rsidRPr="00194AB7">
        <w:rPr>
          <w:rFonts w:ascii="Times New Roman" w:hAnsi="Times New Roman" w:cs="Times New Roman"/>
          <w:vertAlign w:val="subscript"/>
        </w:rPr>
        <w:t>2</w:t>
      </w:r>
      <w:r w:rsidR="005815DB" w:rsidRPr="00194AB7">
        <w:rPr>
          <w:rFonts w:ascii="Times New Roman" w:hAnsi="Times New Roman" w:cs="Times New Roman"/>
        </w:rPr>
        <w:t xml:space="preserve"> m</w:t>
      </w:r>
      <w:r w:rsidR="005815DB" w:rsidRPr="00194AB7">
        <w:rPr>
          <w:rFonts w:ascii="Times New Roman" w:hAnsi="Times New Roman" w:cs="Times New Roman"/>
          <w:vertAlign w:val="superscript"/>
        </w:rPr>
        <w:t>-2</w:t>
      </w:r>
      <w:r w:rsidR="005815DB" w:rsidRPr="00194AB7">
        <w:rPr>
          <w:rFonts w:ascii="Times New Roman" w:hAnsi="Times New Roman" w:cs="Times New Roman"/>
        </w:rPr>
        <w:t xml:space="preserve"> leaf d</w:t>
      </w:r>
      <w:r w:rsidR="005815DB" w:rsidRPr="00194AB7">
        <w:rPr>
          <w:rFonts w:ascii="Times New Roman" w:hAnsi="Times New Roman" w:cs="Times New Roman"/>
          <w:vertAlign w:val="superscript"/>
        </w:rPr>
        <w:t>-1</w:t>
      </w:r>
    </w:p>
    <w:p w14:paraId="23A59EEB" w14:textId="53FDAE7A" w:rsidR="005F7152" w:rsidRPr="00194AB7" w:rsidRDefault="007D660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where q25_drake = 1.86 from John Drake’s experiment on Eucalyptus species, temp = temperatures at 15 mins interval from meteorological data. </w:t>
      </w:r>
    </w:p>
    <w:p w14:paraId="7E29F92E" w14:textId="1FA3100A"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 xml:space="preserve">_daily </w:t>
      </w:r>
      <w:r w:rsidR="005815DB" w:rsidRPr="00194AB7">
        <w:rPr>
          <w:rFonts w:ascii="Times New Roman" w:hAnsi="Times New Roman" w:cs="Times New Roman"/>
        </w:rPr>
        <w:t>=</w:t>
      </w:r>
      <w:r w:rsidRPr="00194AB7">
        <w:rPr>
          <w:rFonts w:ascii="Times New Roman" w:hAnsi="Times New Roman" w:cs="Times New Roman"/>
        </w:rPr>
        <w:t xml:space="preserve"> </w:t>
      </w:r>
      <w:r w:rsidR="005815DB" w:rsidRPr="00194AB7">
        <w:rPr>
          <w:rFonts w:ascii="Times New Roman" w:hAnsi="Times New Roman" w:cs="Times New Roman"/>
        </w:rPr>
        <w:t>R</w:t>
      </w:r>
      <w:r w:rsidR="005815DB" w:rsidRPr="00194AB7">
        <w:rPr>
          <w:rFonts w:ascii="Times New Roman" w:hAnsi="Times New Roman" w:cs="Times New Roman"/>
          <w:vertAlign w:val="subscript"/>
        </w:rPr>
        <w:t>d</w:t>
      </w:r>
      <w:r w:rsidR="005815DB" w:rsidRPr="00194AB7">
        <w:rPr>
          <w:rFonts w:ascii="Times New Roman" w:hAnsi="Times New Roman" w:cs="Times New Roman"/>
        </w:rPr>
        <w:t xml:space="preserve"> * sla_harvest; U</w:t>
      </w:r>
      <w:r w:rsidRPr="00194AB7">
        <w:rPr>
          <w:rFonts w:ascii="Times New Roman" w:hAnsi="Times New Roman" w:cs="Times New Roman"/>
        </w:rPr>
        <w:t>nit conversion to (micromol CO</w:t>
      </w:r>
      <w:r w:rsidRPr="00194AB7">
        <w:rPr>
          <w:rFonts w:ascii="Times New Roman" w:hAnsi="Times New Roman" w:cs="Times New Roman"/>
          <w:vertAlign w:val="subscript"/>
        </w:rPr>
        <w:t>2</w:t>
      </w:r>
      <w:r w:rsidRPr="00194AB7">
        <w:rPr>
          <w:rFonts w:ascii="Times New Roman" w:hAnsi="Times New Roman" w:cs="Times New Roman"/>
        </w:rPr>
        <w:t xml:space="preserve"> g</w:t>
      </w:r>
      <w:r w:rsidRPr="00194AB7">
        <w:rPr>
          <w:rFonts w:ascii="Times New Roman" w:hAnsi="Times New Roman" w:cs="Times New Roman"/>
          <w:vertAlign w:val="superscript"/>
        </w:rPr>
        <w:t>-1</w:t>
      </w:r>
      <w:r w:rsidR="00110F0A" w:rsidRPr="00194AB7">
        <w:rPr>
          <w:rFonts w:ascii="Times New Roman" w:hAnsi="Times New Roman" w:cs="Times New Roman"/>
        </w:rPr>
        <w:t xml:space="preserve"> plant</w:t>
      </w:r>
      <w:r w:rsidRPr="00194AB7">
        <w:rPr>
          <w:rFonts w:ascii="Times New Roman" w:hAnsi="Times New Roman" w:cs="Times New Roman"/>
        </w:rPr>
        <w:t xml:space="preserve"> </w:t>
      </w:r>
      <w:r w:rsidR="005815DB" w:rsidRPr="00194AB7">
        <w:rPr>
          <w:rFonts w:ascii="Times New Roman" w:hAnsi="Times New Roman" w:cs="Times New Roman"/>
        </w:rPr>
        <w:t>d</w:t>
      </w:r>
      <w:r w:rsidRPr="00194AB7">
        <w:rPr>
          <w:rFonts w:ascii="Times New Roman" w:hAnsi="Times New Roman" w:cs="Times New Roman"/>
          <w:vertAlign w:val="superscript"/>
        </w:rPr>
        <w:t>-1</w:t>
      </w:r>
      <w:r w:rsidRPr="00194AB7">
        <w:rPr>
          <w:rFonts w:ascii="Times New Roman" w:hAnsi="Times New Roman" w:cs="Times New Roman"/>
        </w:rPr>
        <w:t xml:space="preserve">) </w:t>
      </w:r>
    </w:p>
    <w:p w14:paraId="4EC08311" w14:textId="0733AD52" w:rsidR="005815DB" w:rsidRPr="00194AB7" w:rsidRDefault="005815DB"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Unit conversion from micromole CO</w:t>
      </w:r>
      <w:r w:rsidRPr="00194AB7">
        <w:rPr>
          <w:rFonts w:ascii="Times New Roman" w:hAnsi="Times New Roman" w:cs="Times New Roman"/>
          <w:vertAlign w:val="subscript"/>
        </w:rPr>
        <w:t>2</w:t>
      </w:r>
      <w:r w:rsidRPr="00194AB7">
        <w:rPr>
          <w:rFonts w:ascii="Times New Roman" w:hAnsi="Times New Roman" w:cs="Times New Roman"/>
        </w:rPr>
        <w:t xml:space="preserve"> g</w:t>
      </w:r>
      <w:r w:rsidRPr="00194AB7">
        <w:rPr>
          <w:rFonts w:ascii="Times New Roman" w:hAnsi="Times New Roman" w:cs="Times New Roman"/>
          <w:vertAlign w:val="superscript"/>
        </w:rPr>
        <w:t>-1</w:t>
      </w:r>
      <w:r w:rsidRPr="00194AB7">
        <w:rPr>
          <w:rFonts w:ascii="Times New Roman" w:hAnsi="Times New Roman" w:cs="Times New Roman"/>
        </w:rPr>
        <w:t xml:space="preserve"> leaf d</w:t>
      </w:r>
      <w:r w:rsidRPr="00194AB7">
        <w:rPr>
          <w:rFonts w:ascii="Times New Roman" w:hAnsi="Times New Roman" w:cs="Times New Roman"/>
          <w:vertAlign w:val="superscript"/>
        </w:rPr>
        <w:t>-1</w:t>
      </w:r>
      <w:r w:rsidRPr="00194AB7">
        <w:rPr>
          <w:rFonts w:ascii="Times New Roman" w:hAnsi="Times New Roman" w:cs="Times New Roman"/>
          <w:vertAlign w:val="subscript"/>
        </w:rPr>
        <w:t xml:space="preserve"> </w:t>
      </w:r>
      <w:r w:rsidRPr="00194AB7">
        <w:rPr>
          <w:rFonts w:ascii="Times New Roman" w:hAnsi="Times New Roman" w:cs="Times New Roman"/>
        </w:rPr>
        <w:t>to gDM g</w:t>
      </w:r>
      <w:r w:rsidRPr="00194AB7">
        <w:rPr>
          <w:rFonts w:ascii="Times New Roman" w:hAnsi="Times New Roman" w:cs="Times New Roman"/>
          <w:vertAlign w:val="superscript"/>
        </w:rPr>
        <w:t>-1</w:t>
      </w:r>
      <w:r w:rsidRPr="00194AB7">
        <w:rPr>
          <w:rFonts w:ascii="Times New Roman" w:hAnsi="Times New Roman" w:cs="Times New Roman"/>
        </w:rPr>
        <w:t xml:space="preserve"> </w:t>
      </w:r>
      <w:r w:rsidR="00110F0A" w:rsidRPr="00194AB7">
        <w:rPr>
          <w:rFonts w:ascii="Times New Roman" w:hAnsi="Times New Roman" w:cs="Times New Roman"/>
        </w:rPr>
        <w:t>plant</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000D10B4" w:rsidRPr="00194AB7">
        <w:rPr>
          <w:rFonts w:ascii="Times New Roman" w:hAnsi="Times New Roman" w:cs="Times New Roman"/>
        </w:rPr>
        <w:t>by {* (12/44)</w:t>
      </w:r>
      <w:r w:rsidRPr="00194AB7">
        <w:rPr>
          <w:rFonts w:ascii="Times New Roman" w:hAnsi="Times New Roman" w:cs="Times New Roman"/>
        </w:rPr>
        <w:t xml:space="preserve">}; </w:t>
      </w:r>
      <w:r w:rsidRPr="00194AB7">
        <w:rPr>
          <w:rFonts w:ascii="Times New Roman" w:hAnsi="Times New Roman" w:cs="Times New Roman"/>
          <w:b/>
        </w:rPr>
        <w:t>(12/44)</w:t>
      </w:r>
      <w:r w:rsidRPr="00194AB7">
        <w:rPr>
          <w:rFonts w:ascii="Times New Roman" w:hAnsi="Times New Roman" w:cs="Times New Roman"/>
        </w:rPr>
        <w:t xml:space="preserve"> is for micromol CO</w:t>
      </w:r>
      <w:r w:rsidRPr="00194AB7">
        <w:rPr>
          <w:rFonts w:ascii="Times New Roman" w:hAnsi="Times New Roman" w:cs="Times New Roman"/>
          <w:vertAlign w:val="subscript"/>
        </w:rPr>
        <w:t>2</w:t>
      </w:r>
      <w:r w:rsidRPr="00194AB7">
        <w:rPr>
          <w:rFonts w:ascii="Times New Roman" w:hAnsi="Times New Roman" w:cs="Times New Roman"/>
        </w:rPr>
        <w:t xml:space="preserve"> to gC.</w:t>
      </w:r>
    </w:p>
    <w:p w14:paraId="4620475A" w14:textId="4A70F273"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005815DB" w:rsidRPr="00194AB7">
        <w:rPr>
          <w:rFonts w:ascii="Times New Roman" w:hAnsi="Times New Roman" w:cs="Times New Roman"/>
        </w:rPr>
        <w:t>_</w:t>
      </w:r>
      <w:r w:rsidRPr="00194AB7">
        <w:rPr>
          <w:rFonts w:ascii="Times New Roman" w:hAnsi="Times New Roman" w:cs="Times New Roman"/>
        </w:rPr>
        <w:t>daily = Average of all (96) 15mins R</w:t>
      </w:r>
      <w:r w:rsidRPr="00194AB7">
        <w:rPr>
          <w:rFonts w:ascii="Times New Roman" w:hAnsi="Times New Roman" w:cs="Times New Roman"/>
          <w:vertAlign w:val="subscript"/>
        </w:rPr>
        <w:t>d</w:t>
      </w:r>
      <w:r w:rsidR="005815DB" w:rsidRPr="00194AB7">
        <w:rPr>
          <w:rFonts w:ascii="Times New Roman" w:hAnsi="Times New Roman" w:cs="Times New Roman"/>
        </w:rPr>
        <w:t>_daily</w:t>
      </w:r>
      <w:r w:rsidRPr="00194AB7">
        <w:rPr>
          <w:rFonts w:ascii="Times New Roman" w:hAnsi="Times New Roman" w:cs="Times New Roman"/>
        </w:rPr>
        <w:t xml:space="preserve"> data over one day</w:t>
      </w:r>
    </w:p>
    <w:p w14:paraId="23D09D48" w14:textId="77777777" w:rsidR="007D6607" w:rsidRPr="00194AB7" w:rsidRDefault="007D6607" w:rsidP="00867B8C">
      <w:pPr>
        <w:pStyle w:val="ListParagraph"/>
        <w:spacing w:before="240" w:after="240" w:line="360" w:lineRule="auto"/>
        <w:ind w:left="360"/>
        <w:jc w:val="both"/>
        <w:rPr>
          <w:rFonts w:ascii="Times New Roman" w:hAnsi="Times New Roman" w:cs="Times New Roman"/>
        </w:rPr>
      </w:pPr>
    </w:p>
    <w:p w14:paraId="4998A4AA" w14:textId="083133CC" w:rsidR="007D6607" w:rsidRPr="00194AB7" w:rsidRDefault="005815DB"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9: </w:t>
      </w:r>
      <w:r w:rsidR="008E71AC" w:rsidRPr="00194AB7">
        <w:rPr>
          <w:rFonts w:ascii="Times New Roman" w:hAnsi="Times New Roman" w:cs="Times New Roman"/>
        </w:rPr>
        <w:t>Interpolate daily C</w:t>
      </w:r>
      <w:r w:rsidR="008E71AC" w:rsidRPr="00194AB7">
        <w:rPr>
          <w:rFonts w:ascii="Times New Roman" w:hAnsi="Times New Roman" w:cs="Times New Roman"/>
          <w:vertAlign w:val="subscript"/>
        </w:rPr>
        <w:t>stem</w:t>
      </w:r>
      <w:r w:rsidR="008E71AC" w:rsidRPr="00194AB7">
        <w:rPr>
          <w:rFonts w:ascii="Times New Roman" w:hAnsi="Times New Roman" w:cs="Times New Roman"/>
        </w:rPr>
        <w:t>, C</w:t>
      </w:r>
      <w:r w:rsidR="008E71AC" w:rsidRPr="00194AB7">
        <w:rPr>
          <w:rFonts w:ascii="Times New Roman" w:hAnsi="Times New Roman" w:cs="Times New Roman"/>
          <w:vertAlign w:val="subscript"/>
        </w:rPr>
        <w:t>root</w:t>
      </w:r>
      <w:r w:rsidR="008E71AC" w:rsidRPr="00194AB7">
        <w:rPr>
          <w:rFonts w:ascii="Times New Roman" w:hAnsi="Times New Roman" w:cs="Times New Roman"/>
        </w:rPr>
        <w:t>-</w:t>
      </w:r>
    </w:p>
    <w:p w14:paraId="7FF1DC21" w14:textId="728BDC5D" w:rsidR="007D6607" w:rsidRPr="00194AB7" w:rsidRDefault="008E71AC"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Leaf area calculated from harvested data (step 3), stem mass, C</w:t>
      </w:r>
      <w:r w:rsidRPr="00194AB7">
        <w:rPr>
          <w:rFonts w:ascii="Times New Roman" w:hAnsi="Times New Roman" w:cs="Times New Roman"/>
          <w:vertAlign w:val="subscript"/>
        </w:rPr>
        <w:t>stem</w:t>
      </w:r>
      <w:r w:rsidRPr="00194AB7">
        <w:rPr>
          <w:rFonts w:ascii="Times New Roman" w:hAnsi="Times New Roman" w:cs="Times New Roman"/>
        </w:rPr>
        <w:t xml:space="preserve"> </w:t>
      </w:r>
      <w:r w:rsidR="00583518" w:rsidRPr="00194AB7">
        <w:rPr>
          <w:rFonts w:ascii="Times New Roman" w:hAnsi="Times New Roman" w:cs="Times New Roman"/>
        </w:rPr>
        <w:t xml:space="preserve">modelled based on stem diameter and height </w:t>
      </w:r>
      <w:r w:rsidRPr="00194AB7">
        <w:rPr>
          <w:rFonts w:ascii="Times New Roman" w:hAnsi="Times New Roman" w:cs="Times New Roman"/>
        </w:rPr>
        <w:t xml:space="preserve">(step 6), </w:t>
      </w:r>
      <w:r w:rsidR="00583518" w:rsidRPr="00194AB7">
        <w:rPr>
          <w:rFonts w:ascii="Times New Roman" w:hAnsi="Times New Roman" w:cs="Times New Roman"/>
        </w:rPr>
        <w:t>root mass, C</w:t>
      </w:r>
      <w:r w:rsidR="00583518" w:rsidRPr="00194AB7">
        <w:rPr>
          <w:rFonts w:ascii="Times New Roman" w:hAnsi="Times New Roman" w:cs="Times New Roman"/>
          <w:vertAlign w:val="subscript"/>
        </w:rPr>
        <w:t>root</w:t>
      </w:r>
      <w:r w:rsidR="00583518" w:rsidRPr="00194AB7">
        <w:rPr>
          <w:rFonts w:ascii="Times New Roman" w:hAnsi="Times New Roman" w:cs="Times New Roman"/>
        </w:rPr>
        <w:t xml:space="preserve"> from initial and harvest data ("seedling_initial.csv”, "seedling_mass.csv")</w:t>
      </w:r>
    </w:p>
    <w:p w14:paraId="525EDDA2" w14:textId="18D7B7E2"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Interpolate (linear) daily stem mass from weekly modelled data</w:t>
      </w:r>
    </w:p>
    <w:p w14:paraId="6D5CD43C" w14:textId="60045512"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Interpolate (linear) daily root mass from initial and harvest data</w:t>
      </w:r>
    </w:p>
    <w:p w14:paraId="2140898E" w14:textId="5CEBF2BC"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Merge daily leaf mass with stem and root mass to get all Carbon pools together in one single data frame C.pool</w:t>
      </w:r>
    </w:p>
    <w:p w14:paraId="1C697442" w14:textId="77777777" w:rsidR="00583518" w:rsidRPr="00194AB7" w:rsidRDefault="00583518" w:rsidP="00867B8C">
      <w:pPr>
        <w:spacing w:before="240" w:after="240" w:line="360" w:lineRule="auto"/>
        <w:jc w:val="both"/>
        <w:rPr>
          <w:rFonts w:ascii="Times New Roman" w:hAnsi="Times New Roman" w:cs="Times New Roman"/>
        </w:rPr>
      </w:pPr>
    </w:p>
    <w:p w14:paraId="552860DE" w14:textId="4EDD235D" w:rsidR="00583518" w:rsidRPr="00194AB7" w:rsidRDefault="00583518"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10: Estimate daily Plant respiration, rd.plant from Leaf respiration and temperature (15 mins data)</w:t>
      </w:r>
    </w:p>
    <w:p w14:paraId="7C96DE0A" w14:textId="3C2429A8" w:rsidR="007D6607" w:rsidRPr="00194AB7" w:rsidRDefault="00583518"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Daily leaf mass, C</w:t>
      </w:r>
      <w:r w:rsidRPr="00194AB7">
        <w:rPr>
          <w:rFonts w:ascii="Times New Roman" w:hAnsi="Times New Roman" w:cs="Times New Roman"/>
          <w:vertAlign w:val="subscript"/>
        </w:rPr>
        <w:t>leaf</w:t>
      </w:r>
      <w:r w:rsidRPr="00194AB7">
        <w:rPr>
          <w:rFonts w:ascii="Times New Roman" w:hAnsi="Times New Roman" w:cs="Times New Roman"/>
        </w:rPr>
        <w:t xml:space="preserve"> calculated directly from harvest data (step 5), </w:t>
      </w:r>
    </w:p>
    <w:p w14:paraId="148EABD8" w14:textId="1D082B8B" w:rsidR="00C345C0" w:rsidRPr="00194AB7" w:rsidRDefault="00C345C0" w:rsidP="00867B8C">
      <w:pPr>
        <w:pStyle w:val="ListParagraph"/>
        <w:numPr>
          <w:ilvl w:val="0"/>
          <w:numId w:val="8"/>
        </w:numPr>
        <w:spacing w:before="240" w:after="240" w:line="360" w:lineRule="auto"/>
        <w:jc w:val="both"/>
        <w:rPr>
          <w:rFonts w:ascii="Times New Roman" w:hAnsi="Times New Roman" w:cs="Times New Roman"/>
        </w:rPr>
      </w:pPr>
      <w:r w:rsidRPr="00194AB7">
        <w:rPr>
          <w:rFonts w:ascii="Times New Roman" w:hAnsi="Times New Roman" w:cs="Times New Roman"/>
        </w:rPr>
        <w:t>Sum up all daily C</w:t>
      </w:r>
      <w:r w:rsidRPr="00194AB7">
        <w:rPr>
          <w:rFonts w:ascii="Times New Roman" w:hAnsi="Times New Roman" w:cs="Times New Roman"/>
          <w:vertAlign w:val="subscript"/>
        </w:rPr>
        <w:t>leaf</w:t>
      </w:r>
      <w:r w:rsidRPr="00194AB7">
        <w:rPr>
          <w:rFonts w:ascii="Times New Roman" w:hAnsi="Times New Roman" w:cs="Times New Roman"/>
        </w:rPr>
        <w:t>, C</w:t>
      </w:r>
      <w:r w:rsidRPr="00194AB7">
        <w:rPr>
          <w:rFonts w:ascii="Times New Roman" w:hAnsi="Times New Roman" w:cs="Times New Roman"/>
          <w:vertAlign w:val="subscript"/>
        </w:rPr>
        <w:t>stem</w:t>
      </w:r>
      <w:r w:rsidRPr="00194AB7">
        <w:rPr>
          <w:rFonts w:ascii="Times New Roman" w:hAnsi="Times New Roman" w:cs="Times New Roman"/>
        </w:rPr>
        <w:t>, C</w:t>
      </w:r>
      <w:r w:rsidRPr="00194AB7">
        <w:rPr>
          <w:rFonts w:ascii="Times New Roman" w:hAnsi="Times New Roman" w:cs="Times New Roman"/>
          <w:vertAlign w:val="subscript"/>
        </w:rPr>
        <w:t xml:space="preserve">root </w:t>
      </w:r>
      <w:r w:rsidR="00213773" w:rsidRPr="00194AB7">
        <w:rPr>
          <w:rFonts w:ascii="Times New Roman" w:hAnsi="Times New Roman" w:cs="Times New Roman"/>
        </w:rPr>
        <w:t>(step 9) t</w:t>
      </w:r>
      <w:r w:rsidRPr="00194AB7">
        <w:rPr>
          <w:rFonts w:ascii="Times New Roman" w:hAnsi="Times New Roman" w:cs="Times New Roman"/>
        </w:rPr>
        <w:t>o get the total daily Carbon stock</w:t>
      </w:r>
      <w:r w:rsidR="007E55D4" w:rsidRPr="00194AB7">
        <w:rPr>
          <w:rFonts w:ascii="Times New Roman" w:hAnsi="Times New Roman" w:cs="Times New Roman"/>
        </w:rPr>
        <w:t xml:space="preserve"> (C</w:t>
      </w:r>
      <w:r w:rsidR="007E55D4" w:rsidRPr="00194AB7">
        <w:rPr>
          <w:rFonts w:ascii="Times New Roman" w:hAnsi="Times New Roman" w:cs="Times New Roman"/>
          <w:vertAlign w:val="subscript"/>
        </w:rPr>
        <w:t>total</w:t>
      </w:r>
      <w:r w:rsidR="007E55D4" w:rsidRPr="00194AB7">
        <w:rPr>
          <w:rFonts w:ascii="Times New Roman" w:hAnsi="Times New Roman" w:cs="Times New Roman"/>
        </w:rPr>
        <w:t>)</w:t>
      </w:r>
    </w:p>
    <w:p w14:paraId="66A3D1DD" w14:textId="2A4B22B0" w:rsidR="00583518" w:rsidRPr="00194AB7" w:rsidRDefault="00C345C0" w:rsidP="00867B8C">
      <w:pPr>
        <w:pStyle w:val="ListParagraph"/>
        <w:numPr>
          <w:ilvl w:val="0"/>
          <w:numId w:val="8"/>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plant = R</w:t>
      </w:r>
      <w:r w:rsidRPr="00194AB7">
        <w:rPr>
          <w:rFonts w:ascii="Times New Roman" w:hAnsi="Times New Roman" w:cs="Times New Roman"/>
          <w:vertAlign w:val="subscript"/>
        </w:rPr>
        <w:t>d</w:t>
      </w:r>
      <w:r w:rsidRPr="00194AB7">
        <w:rPr>
          <w:rFonts w:ascii="Times New Roman" w:hAnsi="Times New Roman" w:cs="Times New Roman"/>
        </w:rPr>
        <w:t xml:space="preserve">_daily * </w:t>
      </w:r>
      <w:r w:rsidR="00583518" w:rsidRPr="00194AB7">
        <w:rPr>
          <w:rFonts w:ascii="Times New Roman" w:hAnsi="Times New Roman" w:cs="Times New Roman"/>
        </w:rPr>
        <w:t>(</w:t>
      </w: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xml:space="preserve"> + C</w:t>
      </w:r>
      <w:r w:rsidRPr="00194AB7">
        <w:rPr>
          <w:rFonts w:ascii="Times New Roman" w:hAnsi="Times New Roman" w:cs="Times New Roman"/>
          <w:vertAlign w:val="subscript"/>
        </w:rPr>
        <w:t>stem</w:t>
      </w:r>
      <w:r w:rsidRPr="00194AB7">
        <w:rPr>
          <w:rFonts w:ascii="Times New Roman" w:hAnsi="Times New Roman" w:cs="Times New Roman"/>
        </w:rPr>
        <w:t xml:space="preserve"> + C</w:t>
      </w:r>
      <w:r w:rsidRPr="00194AB7">
        <w:rPr>
          <w:rFonts w:ascii="Times New Roman" w:hAnsi="Times New Roman" w:cs="Times New Roman"/>
          <w:vertAlign w:val="subscript"/>
        </w:rPr>
        <w:t>root</w:t>
      </w:r>
      <w:r w:rsidR="00583518" w:rsidRPr="00194AB7">
        <w:rPr>
          <w:rFonts w:ascii="Times New Roman" w:hAnsi="Times New Roman" w:cs="Times New Roman"/>
        </w:rPr>
        <w:t xml:space="preserve">); </w:t>
      </w:r>
      <w:r w:rsidRPr="00194AB7">
        <w:rPr>
          <w:rFonts w:ascii="Times New Roman" w:hAnsi="Times New Roman" w:cs="Times New Roman"/>
        </w:rPr>
        <w:t>Unit = gDM plant</w:t>
      </w:r>
      <w:r w:rsidRPr="00194AB7">
        <w:rPr>
          <w:rFonts w:ascii="Times New Roman" w:hAnsi="Times New Roman" w:cs="Times New Roman"/>
          <w:vertAlign w:val="superscript"/>
        </w:rPr>
        <w:t>-1</w:t>
      </w:r>
      <w:r w:rsidRPr="00194AB7">
        <w:rPr>
          <w:rFonts w:ascii="Times New Roman" w:hAnsi="Times New Roman" w:cs="Times New Roman"/>
        </w:rPr>
        <w:t xml:space="preserve"> d</w:t>
      </w:r>
      <w:r w:rsidRPr="00194AB7">
        <w:rPr>
          <w:rFonts w:ascii="Times New Roman" w:hAnsi="Times New Roman" w:cs="Times New Roman"/>
          <w:vertAlign w:val="superscript"/>
        </w:rPr>
        <w:t>-1</w:t>
      </w:r>
    </w:p>
    <w:p w14:paraId="693A8D0D" w14:textId="08023879" w:rsidR="00583518" w:rsidRPr="00194AB7" w:rsidRDefault="00C345C0"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_daily</w:t>
      </w:r>
      <w:r w:rsidR="00583518" w:rsidRPr="00194AB7">
        <w:rPr>
          <w:rFonts w:ascii="Times New Roman" w:hAnsi="Times New Roman" w:cs="Times New Roman"/>
        </w:rPr>
        <w:t xml:space="preserve"> = </w:t>
      </w:r>
      <w:r w:rsidRPr="00194AB7">
        <w:rPr>
          <w:rFonts w:ascii="Times New Roman" w:hAnsi="Times New Roman" w:cs="Times New Roman"/>
        </w:rPr>
        <w:t xml:space="preserve">Daily </w:t>
      </w:r>
      <w:r w:rsidR="00583518" w:rsidRPr="00194AB7">
        <w:rPr>
          <w:rFonts w:ascii="Times New Roman" w:hAnsi="Times New Roman" w:cs="Times New Roman"/>
        </w:rPr>
        <w:t>Plant respiration (</w:t>
      </w:r>
      <w:r w:rsidRPr="00194AB7">
        <w:rPr>
          <w:rFonts w:ascii="Times New Roman" w:hAnsi="Times New Roman" w:cs="Times New Roman"/>
        </w:rPr>
        <w:t>gDM g</w:t>
      </w:r>
      <w:r w:rsidRPr="00194AB7">
        <w:rPr>
          <w:rFonts w:ascii="Times New Roman" w:hAnsi="Times New Roman" w:cs="Times New Roman"/>
          <w:vertAlign w:val="superscript"/>
        </w:rPr>
        <w:t>-1</w:t>
      </w:r>
      <w:r w:rsidRPr="00194AB7">
        <w:rPr>
          <w:rFonts w:ascii="Times New Roman" w:hAnsi="Times New Roman" w:cs="Times New Roman"/>
        </w:rPr>
        <w:t xml:space="preserve"> </w:t>
      </w:r>
      <w:r w:rsidR="00110F0A" w:rsidRPr="00194AB7">
        <w:rPr>
          <w:rFonts w:ascii="Times New Roman" w:hAnsi="Times New Roman" w:cs="Times New Roman"/>
        </w:rPr>
        <w:t>plant</w:t>
      </w:r>
      <w:r w:rsidRPr="00194AB7">
        <w:rPr>
          <w:rFonts w:ascii="Times New Roman" w:hAnsi="Times New Roman" w:cs="Times New Roman"/>
        </w:rPr>
        <w:t xml:space="preserve"> d</w:t>
      </w:r>
      <w:r w:rsidRPr="00194AB7">
        <w:rPr>
          <w:rFonts w:ascii="Times New Roman" w:hAnsi="Times New Roman" w:cs="Times New Roman"/>
          <w:vertAlign w:val="superscript"/>
        </w:rPr>
        <w:t>-1</w:t>
      </w:r>
      <w:r w:rsidR="00583518" w:rsidRPr="00194AB7">
        <w:rPr>
          <w:rFonts w:ascii="Times New Roman" w:hAnsi="Times New Roman" w:cs="Times New Roman"/>
        </w:rPr>
        <w:t>)</w:t>
      </w:r>
    </w:p>
    <w:p w14:paraId="243747D3" w14:textId="275365AB" w:rsidR="002E6E3D" w:rsidRPr="00194AB7" w:rsidRDefault="002E6E3D"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Comparison between whole plant respiration, R</w:t>
      </w:r>
      <w:r w:rsidRPr="00194AB7">
        <w:rPr>
          <w:rFonts w:ascii="Times New Roman" w:hAnsi="Times New Roman" w:cs="Times New Roman"/>
          <w:vertAlign w:val="subscript"/>
        </w:rPr>
        <w:t>d</w:t>
      </w:r>
      <w:r w:rsidRPr="00194AB7">
        <w:rPr>
          <w:rFonts w:ascii="Times New Roman" w:hAnsi="Times New Roman" w:cs="Times New Roman"/>
        </w:rPr>
        <w:t>_daily calculated from measured leaf respiration and modelled whole plant respiration, R.plant from GPP and NPP modelled data (step 7).</w:t>
      </w:r>
    </w:p>
    <w:p w14:paraId="06420C16" w14:textId="77777777" w:rsidR="00583518" w:rsidRPr="00194AB7" w:rsidRDefault="00583518" w:rsidP="00867B8C">
      <w:pPr>
        <w:spacing w:before="240" w:after="240" w:line="360" w:lineRule="auto"/>
        <w:jc w:val="both"/>
        <w:rPr>
          <w:rFonts w:ascii="Times New Roman" w:hAnsi="Times New Roman" w:cs="Times New Roman"/>
        </w:rPr>
      </w:pPr>
    </w:p>
    <w:p w14:paraId="2ED64BBC" w14:textId="399B8FCC" w:rsidR="00583518" w:rsidRPr="00194AB7" w:rsidRDefault="001F5317"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11: Find leaf storage (tnc) for corresponding dates (from Court's Gas Exchange measurement campaign)</w:t>
      </w:r>
    </w:p>
    <w:p w14:paraId="3C3DDF38" w14:textId="4C7527E6" w:rsidR="001F5317" w:rsidRPr="00194AB7" w:rsidRDefault="001F5317"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Gas measurement campaign fortnightly data (“leaf_data.csv”)</w:t>
      </w:r>
    </w:p>
    <w:p w14:paraId="725B8034" w14:textId="462DE777" w:rsidR="001F5317" w:rsidRPr="00194AB7" w:rsidRDefault="001F5317"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Sum up starch and sugar contents (fortnightly data):</w:t>
      </w:r>
    </w:p>
    <w:p w14:paraId="78FA5A08" w14:textId="3B524819" w:rsidR="001F5317" w:rsidRPr="00194AB7" w:rsidRDefault="001F531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tnc = starch_mgperg + sugars_mgperg</w:t>
      </w:r>
    </w:p>
    <w:p w14:paraId="2CA934AC" w14:textId="785F5203" w:rsidR="001F5317" w:rsidRPr="00194AB7" w:rsidRDefault="001F5317"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Calculate average fortnightly tnc and standard deviation from 6 replicates</w:t>
      </w:r>
    </w:p>
    <w:p w14:paraId="35F0DAFE" w14:textId="6030B70D" w:rsidR="009B7354" w:rsidRPr="00194AB7" w:rsidRDefault="009B7354"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Unit conversion from (mg g</w:t>
      </w:r>
      <w:r w:rsidRPr="00194AB7">
        <w:rPr>
          <w:rFonts w:ascii="Times New Roman" w:hAnsi="Times New Roman" w:cs="Times New Roman"/>
          <w:vertAlign w:val="superscript"/>
        </w:rPr>
        <w:t>-1</w:t>
      </w:r>
      <w:r w:rsidRPr="00194AB7">
        <w:rPr>
          <w:rFonts w:ascii="Times New Roman" w:hAnsi="Times New Roman" w:cs="Times New Roman"/>
        </w:rPr>
        <w:t>leaf) to  (g plant</w:t>
      </w:r>
      <w:r w:rsidRPr="00194AB7">
        <w:rPr>
          <w:rFonts w:ascii="Times New Roman" w:hAnsi="Times New Roman" w:cs="Times New Roman"/>
          <w:vertAlign w:val="superscript"/>
        </w:rPr>
        <w:t>-1</w:t>
      </w:r>
      <w:r w:rsidRPr="00194AB7">
        <w:rPr>
          <w:rFonts w:ascii="Times New Roman" w:hAnsi="Times New Roman" w:cs="Times New Roman"/>
        </w:rPr>
        <w:t>) by * leafmass / 1000</w:t>
      </w:r>
    </w:p>
    <w:p w14:paraId="72566F57" w14:textId="77777777" w:rsidR="001F5317" w:rsidRPr="00194AB7" w:rsidRDefault="001F5317" w:rsidP="00867B8C">
      <w:pPr>
        <w:spacing w:before="240" w:after="240" w:line="360" w:lineRule="auto"/>
        <w:jc w:val="both"/>
        <w:rPr>
          <w:rFonts w:ascii="Times New Roman" w:hAnsi="Times New Roman" w:cs="Times New Roman"/>
        </w:rPr>
      </w:pPr>
    </w:p>
    <w:p w14:paraId="16D0C01C" w14:textId="163CEA8E" w:rsidR="00623149" w:rsidRPr="00194AB7" w:rsidRDefault="00623149" w:rsidP="00867B8C">
      <w:pPr>
        <w:spacing w:before="240" w:after="240" w:line="360" w:lineRule="auto"/>
        <w:jc w:val="both"/>
        <w:rPr>
          <w:rFonts w:ascii="Times New Roman" w:hAnsi="Times New Roman" w:cs="Times New Roman"/>
          <w:b/>
          <w:u w:val="single"/>
        </w:rPr>
      </w:pPr>
    </w:p>
    <w:p w14:paraId="6166A7E5" w14:textId="77777777" w:rsidR="00623149" w:rsidRPr="00194AB7" w:rsidRDefault="00623149" w:rsidP="00867B8C">
      <w:pPr>
        <w:spacing w:before="240" w:after="240" w:line="360" w:lineRule="auto"/>
        <w:jc w:val="both"/>
        <w:rPr>
          <w:rFonts w:ascii="Times New Roman" w:hAnsi="Times New Roman" w:cs="Times New Roman"/>
          <w:b/>
          <w:u w:val="single"/>
        </w:rPr>
      </w:pPr>
    </w:p>
    <w:p w14:paraId="3A43DF19" w14:textId="77777777" w:rsidR="00623149" w:rsidRPr="00194AB7" w:rsidRDefault="00623149" w:rsidP="00867B8C">
      <w:pPr>
        <w:spacing w:before="240" w:after="240" w:line="360" w:lineRule="auto"/>
        <w:jc w:val="both"/>
        <w:rPr>
          <w:rFonts w:ascii="Times New Roman" w:hAnsi="Times New Roman" w:cs="Times New Roman"/>
          <w:b/>
          <w:u w:val="single"/>
        </w:rPr>
      </w:pPr>
    </w:p>
    <w:p w14:paraId="58D292EE" w14:textId="77777777" w:rsidR="00623149" w:rsidRPr="00194AB7" w:rsidRDefault="00623149" w:rsidP="00867B8C">
      <w:pPr>
        <w:spacing w:before="240" w:after="240" w:line="360" w:lineRule="auto"/>
        <w:jc w:val="both"/>
        <w:rPr>
          <w:rFonts w:ascii="Times New Roman" w:hAnsi="Times New Roman" w:cs="Times New Roman"/>
          <w:b/>
          <w:u w:val="single"/>
        </w:rPr>
      </w:pPr>
    </w:p>
    <w:p w14:paraId="14C91034" w14:textId="6B474CFA" w:rsidR="00970286" w:rsidRPr="00194AB7" w:rsidRDefault="00970286" w:rsidP="00867B8C">
      <w:pPr>
        <w:spacing w:before="240" w:after="240" w:line="360" w:lineRule="auto"/>
        <w:jc w:val="both"/>
        <w:rPr>
          <w:rFonts w:ascii="Times New Roman" w:hAnsi="Times New Roman" w:cs="Times New Roman"/>
        </w:rPr>
      </w:pPr>
    </w:p>
    <w:p w14:paraId="2960F50E" w14:textId="77777777" w:rsidR="00AC7C10" w:rsidRPr="00194AB7" w:rsidRDefault="00AC7C10" w:rsidP="00867B8C">
      <w:pPr>
        <w:spacing w:before="240" w:after="240" w:line="360" w:lineRule="auto"/>
        <w:jc w:val="both"/>
        <w:rPr>
          <w:rFonts w:ascii="Times New Roman" w:hAnsi="Times New Roman" w:cs="Times New Roman"/>
        </w:rPr>
      </w:pPr>
    </w:p>
    <w:p w14:paraId="07A5D2A9" w14:textId="6D2192A2" w:rsidR="004A4EBC" w:rsidRPr="00194AB7" w:rsidRDefault="004A4EBC" w:rsidP="00867B8C">
      <w:pPr>
        <w:spacing w:before="240" w:after="240" w:line="360" w:lineRule="auto"/>
        <w:jc w:val="both"/>
        <w:rPr>
          <w:rFonts w:ascii="Times New Roman" w:hAnsi="Times New Roman" w:cs="Times New Roman"/>
        </w:rPr>
      </w:pPr>
      <w:r w:rsidRPr="00194AB7">
        <w:rPr>
          <w:rFonts w:ascii="Times New Roman" w:hAnsi="Times New Roman" w:cs="Times New Roman"/>
        </w:rPr>
        <w:br w:type="page"/>
      </w:r>
    </w:p>
    <w:p w14:paraId="0EF30C5E" w14:textId="77777777" w:rsidR="00580B9D" w:rsidRPr="00194AB7" w:rsidRDefault="00580B9D"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MCMC Algorithm settings</w:t>
      </w:r>
    </w:p>
    <w:p w14:paraId="1D2E3C2E" w14:textId="77777777" w:rsidR="00580B9D" w:rsidRPr="00194AB7" w:rsidRDefault="00580B9D" w:rsidP="00867B8C">
      <w:pPr>
        <w:spacing w:before="240" w:after="240" w:line="360" w:lineRule="auto"/>
        <w:jc w:val="both"/>
        <w:rPr>
          <w:rFonts w:ascii="Times New Roman" w:hAnsi="Times New Roman" w:cs="Times New Roman"/>
          <w:b/>
          <w:u w:val="single"/>
        </w:rPr>
      </w:pPr>
    </w:p>
    <w:p w14:paraId="11C775DF" w14:textId="77777777" w:rsidR="00580B9D" w:rsidRPr="00194AB7" w:rsidRDefault="00580B9D" w:rsidP="00867B8C">
      <w:pPr>
        <w:spacing w:before="240" w:after="240" w:line="360" w:lineRule="auto"/>
        <w:jc w:val="both"/>
        <w:rPr>
          <w:rFonts w:ascii="Times New Roman" w:hAnsi="Times New Roman" w:cs="Times New Roman"/>
          <w:u w:val="single"/>
        </w:rPr>
      </w:pPr>
      <w:r w:rsidRPr="00194AB7">
        <w:rPr>
          <w:rFonts w:ascii="Times New Roman" w:hAnsi="Times New Roman" w:cs="Times New Roman"/>
          <w:u w:val="single"/>
        </w:rPr>
        <w:t>To test MCMC with a simple Carbon balance model:</w:t>
      </w:r>
    </w:p>
    <w:p w14:paraId="2C01B897"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Setting lower and upper bounds of the prior parameter pdf, and start point of the chain [lower value, starting value, upper value]:</w:t>
      </w:r>
    </w:p>
    <w:p w14:paraId="591344C2" w14:textId="3D8F448C"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k = </w:t>
      </w:r>
      <w:r w:rsidR="00F7597A" w:rsidRPr="00194AB7">
        <w:rPr>
          <w:rFonts w:ascii="Times New Roman" w:hAnsi="Times New Roman" w:cs="Times New Roman"/>
        </w:rPr>
        <w:t>[0</w:t>
      </w:r>
      <w:r w:rsidRPr="00194AB7">
        <w:rPr>
          <w:rFonts w:ascii="Times New Roman" w:hAnsi="Times New Roman" w:cs="Times New Roman"/>
        </w:rPr>
        <w:t>,</w:t>
      </w:r>
      <w:r w:rsidR="00F7597A" w:rsidRPr="00194AB7">
        <w:rPr>
          <w:rFonts w:ascii="Times New Roman" w:hAnsi="Times New Roman" w:cs="Times New Roman"/>
        </w:rPr>
        <w:t xml:space="preserve"> 0.4</w:t>
      </w:r>
      <w:r w:rsidRPr="00194AB7">
        <w:rPr>
          <w:rFonts w:ascii="Times New Roman" w:hAnsi="Times New Roman" w:cs="Times New Roman"/>
        </w:rPr>
        <w:t>5,</w:t>
      </w:r>
      <w:r w:rsidR="00F7597A" w:rsidRPr="00194AB7">
        <w:rPr>
          <w:rFonts w:ascii="Times New Roman" w:hAnsi="Times New Roman" w:cs="Times New Roman"/>
        </w:rPr>
        <w:t xml:space="preserve"> </w:t>
      </w:r>
      <w:r w:rsidRPr="00194AB7">
        <w:rPr>
          <w:rFonts w:ascii="Times New Roman" w:hAnsi="Times New Roman" w:cs="Times New Roman"/>
        </w:rPr>
        <w:t>1]</w:t>
      </w:r>
    </w:p>
    <w:p w14:paraId="259EBA98" w14:textId="69FF9EBE" w:rsidR="004861AB" w:rsidRPr="00194AB7" w:rsidRDefault="004861AB" w:rsidP="00867B8C">
      <w:pPr>
        <w:spacing w:before="240" w:after="240" w:line="360" w:lineRule="auto"/>
        <w:jc w:val="both"/>
        <w:rPr>
          <w:rFonts w:ascii="Times New Roman" w:hAnsi="Times New Roman" w:cs="Times New Roman"/>
        </w:rPr>
      </w:pPr>
      <w:r w:rsidRPr="00194AB7">
        <w:rPr>
          <w:rFonts w:ascii="Times New Roman" w:hAnsi="Times New Roman" w:cs="Times New Roman"/>
        </w:rPr>
        <w:t>Y = [</w:t>
      </w:r>
      <w:r w:rsidR="00F7597A" w:rsidRPr="00194AB7">
        <w:rPr>
          <w:rFonts w:ascii="Times New Roman" w:hAnsi="Times New Roman" w:cs="Times New Roman"/>
        </w:rPr>
        <w:t>0.2, 0.3</w:t>
      </w:r>
      <w:r w:rsidRPr="00194AB7">
        <w:rPr>
          <w:rFonts w:ascii="Times New Roman" w:hAnsi="Times New Roman" w:cs="Times New Roman"/>
        </w:rPr>
        <w:t>,</w:t>
      </w:r>
      <w:r w:rsidR="00F7597A" w:rsidRPr="00194AB7">
        <w:rPr>
          <w:rFonts w:ascii="Times New Roman" w:hAnsi="Times New Roman" w:cs="Times New Roman"/>
        </w:rPr>
        <w:t xml:space="preserve"> </w:t>
      </w:r>
      <w:r w:rsidRPr="00194AB7">
        <w:rPr>
          <w:rFonts w:ascii="Times New Roman" w:hAnsi="Times New Roman" w:cs="Times New Roman"/>
        </w:rPr>
        <w:t>0.4]</w:t>
      </w:r>
    </w:p>
    <w:p w14:paraId="5341A064" w14:textId="60DBFFD5"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af = [0,</w:t>
      </w:r>
      <w:r w:rsidR="00F7597A" w:rsidRPr="00194AB7">
        <w:rPr>
          <w:rFonts w:ascii="Times New Roman" w:hAnsi="Times New Roman" w:cs="Times New Roman"/>
        </w:rPr>
        <w:t xml:space="preserve"> 0.45</w:t>
      </w:r>
      <w:r w:rsidRPr="00194AB7">
        <w:rPr>
          <w:rFonts w:ascii="Times New Roman" w:hAnsi="Times New Roman" w:cs="Times New Roman"/>
        </w:rPr>
        <w:t>,</w:t>
      </w:r>
      <w:r w:rsidR="00F7597A" w:rsidRPr="00194AB7">
        <w:rPr>
          <w:rFonts w:ascii="Times New Roman" w:hAnsi="Times New Roman" w:cs="Times New Roman"/>
        </w:rPr>
        <w:t xml:space="preserve"> </w:t>
      </w:r>
      <w:r w:rsidRPr="00194AB7">
        <w:rPr>
          <w:rFonts w:ascii="Times New Roman" w:hAnsi="Times New Roman" w:cs="Times New Roman"/>
        </w:rPr>
        <w:t>0.</w:t>
      </w:r>
      <w:r w:rsidR="00F7597A" w:rsidRPr="00194AB7">
        <w:rPr>
          <w:rFonts w:ascii="Times New Roman" w:hAnsi="Times New Roman" w:cs="Times New Roman"/>
        </w:rPr>
        <w:t>7</w:t>
      </w:r>
      <w:r w:rsidRPr="00194AB7">
        <w:rPr>
          <w:rFonts w:ascii="Times New Roman" w:hAnsi="Times New Roman" w:cs="Times New Roman"/>
        </w:rPr>
        <w:t>]</w:t>
      </w:r>
    </w:p>
    <w:p w14:paraId="17B2F4F9" w14:textId="5FAC87DB"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as = [0,</w:t>
      </w:r>
      <w:r w:rsidR="00F7597A" w:rsidRPr="00194AB7">
        <w:rPr>
          <w:rFonts w:ascii="Times New Roman" w:hAnsi="Times New Roman" w:cs="Times New Roman"/>
        </w:rPr>
        <w:t xml:space="preserve"> 0.17</w:t>
      </w:r>
      <w:r w:rsidRPr="00194AB7">
        <w:rPr>
          <w:rFonts w:ascii="Times New Roman" w:hAnsi="Times New Roman" w:cs="Times New Roman"/>
        </w:rPr>
        <w:t>,0.</w:t>
      </w:r>
      <w:r w:rsidR="00F7597A" w:rsidRPr="00194AB7">
        <w:rPr>
          <w:rFonts w:ascii="Times New Roman" w:hAnsi="Times New Roman" w:cs="Times New Roman"/>
        </w:rPr>
        <w:t>5</w:t>
      </w:r>
      <w:r w:rsidRPr="00194AB7">
        <w:rPr>
          <w:rFonts w:ascii="Times New Roman" w:hAnsi="Times New Roman" w:cs="Times New Roman"/>
        </w:rPr>
        <w:t>]</w:t>
      </w:r>
    </w:p>
    <w:p w14:paraId="476CA35D" w14:textId="2E89AEB2"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sf = [0,</w:t>
      </w:r>
      <w:r w:rsidR="00F7597A" w:rsidRPr="00194AB7">
        <w:rPr>
          <w:rFonts w:ascii="Times New Roman" w:hAnsi="Times New Roman" w:cs="Times New Roman"/>
        </w:rPr>
        <w:t xml:space="preserve"> 0.02</w:t>
      </w:r>
      <w:r w:rsidRPr="00194AB7">
        <w:rPr>
          <w:rFonts w:ascii="Times New Roman" w:hAnsi="Times New Roman" w:cs="Times New Roman"/>
        </w:rPr>
        <w:t>,</w:t>
      </w:r>
      <w:r w:rsidR="00F7597A" w:rsidRPr="00194AB7">
        <w:rPr>
          <w:rFonts w:ascii="Times New Roman" w:hAnsi="Times New Roman" w:cs="Times New Roman"/>
        </w:rPr>
        <w:t xml:space="preserve"> 0.04</w:t>
      </w:r>
      <w:r w:rsidRPr="00194AB7">
        <w:rPr>
          <w:rFonts w:ascii="Times New Roman" w:hAnsi="Times New Roman" w:cs="Times New Roman"/>
        </w:rPr>
        <w:t>]</w:t>
      </w:r>
    </w:p>
    <w:p w14:paraId="2DC3F563" w14:textId="77777777" w:rsidR="00580B9D" w:rsidRPr="00194AB7" w:rsidRDefault="00580B9D" w:rsidP="00867B8C">
      <w:pPr>
        <w:spacing w:before="240" w:after="240" w:line="360" w:lineRule="auto"/>
        <w:jc w:val="both"/>
        <w:rPr>
          <w:rFonts w:ascii="Times New Roman" w:hAnsi="Times New Roman" w:cs="Times New Roman"/>
        </w:rPr>
      </w:pPr>
    </w:p>
    <w:p w14:paraId="51A99F32"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Generate synthetic data for GPP, Rd, Cstorage with Mean and SD:</w:t>
      </w:r>
    </w:p>
    <w:p w14:paraId="734D1EE6"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GPP (with mean=15, sd=3)</w:t>
      </w:r>
    </w:p>
    <w:p w14:paraId="70A7404F"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Rd (with mean=4, sd=0.8)</w:t>
      </w:r>
    </w:p>
    <w:p w14:paraId="5B5B001F"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Cstorage (with mean=7.5, sd=2), just to create a measurement sets of Cleaf, Cstem, Croot </w:t>
      </w:r>
    </w:p>
    <w:p w14:paraId="4D2094FB" w14:textId="77777777" w:rsidR="00580B9D" w:rsidRPr="00194AB7" w:rsidRDefault="00580B9D" w:rsidP="00867B8C">
      <w:pPr>
        <w:spacing w:before="240" w:after="240" w:line="360" w:lineRule="auto"/>
        <w:jc w:val="both"/>
        <w:rPr>
          <w:rFonts w:ascii="Times New Roman" w:hAnsi="Times New Roman" w:cs="Times New Roman"/>
        </w:rPr>
      </w:pPr>
    </w:p>
    <w:p w14:paraId="35A23713" w14:textId="502F226B" w:rsidR="007435D0" w:rsidRPr="00194AB7" w:rsidRDefault="007435D0"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Import all the processed data set with uncertainty (Standard </w:t>
      </w:r>
      <w:r w:rsidR="005375E9" w:rsidRPr="00194AB7">
        <w:rPr>
          <w:rFonts w:ascii="Times New Roman" w:hAnsi="Times New Roman" w:cs="Times New Roman"/>
        </w:rPr>
        <w:t>error</w:t>
      </w:r>
      <w:r w:rsidRPr="00194AB7">
        <w:rPr>
          <w:rFonts w:ascii="Times New Roman" w:hAnsi="Times New Roman" w:cs="Times New Roman"/>
        </w:rPr>
        <w:t>s) from HIE Pot Experiment (Daily GPP, daily R</w:t>
      </w:r>
      <w:r w:rsidRPr="00194AB7">
        <w:rPr>
          <w:rFonts w:ascii="Times New Roman" w:hAnsi="Times New Roman" w:cs="Times New Roman"/>
          <w:vertAlign w:val="subscript"/>
        </w:rPr>
        <w:t>d</w:t>
      </w:r>
      <w:r w:rsidRPr="00194AB7">
        <w:rPr>
          <w:rFonts w:ascii="Times New Roman" w:hAnsi="Times New Roman" w:cs="Times New Roman"/>
        </w:rPr>
        <w:t>, weekly C</w:t>
      </w:r>
      <w:r w:rsidRPr="00194AB7">
        <w:rPr>
          <w:rFonts w:ascii="Times New Roman" w:hAnsi="Times New Roman" w:cs="Times New Roman"/>
          <w:vertAlign w:val="subscript"/>
        </w:rPr>
        <w:t>leaf</w:t>
      </w:r>
      <w:r w:rsidRPr="00194AB7">
        <w:rPr>
          <w:rFonts w:ascii="Times New Roman" w:hAnsi="Times New Roman" w:cs="Times New Roman"/>
        </w:rPr>
        <w:t>, weekly C</w:t>
      </w:r>
      <w:r w:rsidRPr="00194AB7">
        <w:rPr>
          <w:rFonts w:ascii="Times New Roman" w:hAnsi="Times New Roman" w:cs="Times New Roman"/>
          <w:vertAlign w:val="subscript"/>
        </w:rPr>
        <w:t>stem</w:t>
      </w:r>
      <w:r w:rsidRPr="00194AB7">
        <w:rPr>
          <w:rFonts w:ascii="Times New Roman" w:hAnsi="Times New Roman" w:cs="Times New Roman"/>
        </w:rPr>
        <w:t>, twice C</w:t>
      </w:r>
      <w:r w:rsidRPr="00194AB7">
        <w:rPr>
          <w:rFonts w:ascii="Times New Roman" w:hAnsi="Times New Roman" w:cs="Times New Roman"/>
          <w:vertAlign w:val="subscript"/>
        </w:rPr>
        <w:t>root</w:t>
      </w:r>
      <w:r w:rsidRPr="00194AB7">
        <w:rPr>
          <w:rFonts w:ascii="Times New Roman" w:hAnsi="Times New Roman" w:cs="Times New Roman"/>
        </w:rPr>
        <w:t>, fortnightly S</w:t>
      </w:r>
      <w:r w:rsidRPr="00194AB7">
        <w:rPr>
          <w:rFonts w:ascii="Times New Roman" w:hAnsi="Times New Roman" w:cs="Times New Roman"/>
          <w:vertAlign w:val="subscript"/>
        </w:rPr>
        <w:t>leaf</w:t>
      </w:r>
      <w:r w:rsidRPr="00194AB7">
        <w:rPr>
          <w:rFonts w:ascii="Times New Roman" w:hAnsi="Times New Roman" w:cs="Times New Roman"/>
        </w:rPr>
        <w:t xml:space="preserve">. </w:t>
      </w:r>
    </w:p>
    <w:p w14:paraId="3A6133AB" w14:textId="77777777" w:rsidR="007435D0" w:rsidRPr="00194AB7" w:rsidRDefault="007435D0" w:rsidP="00867B8C">
      <w:pPr>
        <w:spacing w:before="240" w:after="240" w:line="360" w:lineRule="auto"/>
        <w:jc w:val="both"/>
        <w:rPr>
          <w:rFonts w:ascii="Times New Roman" w:hAnsi="Times New Roman" w:cs="Times New Roman"/>
        </w:rPr>
      </w:pPr>
    </w:p>
    <w:p w14:paraId="7600345A"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Using random parameter sets within the lower and upper bounds calculate Cleaf, Cstem, Croot to form synthetic data sets and uncertainties associated with these data</w:t>
      </w:r>
    </w:p>
    <w:p w14:paraId="00E5525E"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Perform MCMC algorithm with a prior probability distribution for the parameters and a likelihood function </w:t>
      </w:r>
    </w:p>
    <w:p w14:paraId="78958263" w14:textId="2D45A945"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Defining the model to iteratively calculate Cstorage, </w:t>
      </w:r>
      <w:r w:rsidR="00092470" w:rsidRPr="00194AB7">
        <w:rPr>
          <w:rFonts w:ascii="Times New Roman" w:hAnsi="Times New Roman" w:cs="Times New Roman"/>
        </w:rPr>
        <w:t>M</w:t>
      </w:r>
      <w:r w:rsidRPr="00194AB7">
        <w:rPr>
          <w:rFonts w:ascii="Times New Roman" w:hAnsi="Times New Roman" w:cs="Times New Roman"/>
        </w:rPr>
        <w:t xml:space="preserve">leaf, </w:t>
      </w:r>
      <w:r w:rsidR="00092470" w:rsidRPr="00194AB7">
        <w:rPr>
          <w:rFonts w:ascii="Times New Roman" w:hAnsi="Times New Roman" w:cs="Times New Roman"/>
        </w:rPr>
        <w:t>Mstem, M</w:t>
      </w:r>
      <w:r w:rsidRPr="00194AB7">
        <w:rPr>
          <w:rFonts w:ascii="Times New Roman" w:hAnsi="Times New Roman" w:cs="Times New Roman"/>
        </w:rPr>
        <w:t>root:</w:t>
      </w:r>
    </w:p>
    <w:p w14:paraId="1AB8108C" w14:textId="2F37FDA2" w:rsidR="00580B9D" w:rsidRPr="00194AB7" w:rsidRDefault="00F40034"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model &lt;- function (GPP,Rd,j,Mleaf,Mstem,Mroot,Y,k,af,as,sf)</w:t>
      </w:r>
    </w:p>
    <w:p w14:paraId="225F7E30" w14:textId="21C44F41" w:rsidR="00580B9D" w:rsidRPr="00194AB7" w:rsidRDefault="00580B9D" w:rsidP="00867B8C">
      <w:pPr>
        <w:pStyle w:val="ListParagraph"/>
        <w:numPr>
          <w:ilvl w:val="0"/>
          <w:numId w:val="12"/>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ing model outputs for the starting point of the chain and then the log likelihood based on measurements of </w:t>
      </w:r>
      <w:r w:rsidR="00092470" w:rsidRPr="00194AB7">
        <w:rPr>
          <w:rFonts w:ascii="Times New Roman" w:hAnsi="Times New Roman" w:cs="Times New Roman"/>
        </w:rPr>
        <w:t>Mleaf, Mstem, Mroot, Sleaf</w:t>
      </w:r>
    </w:p>
    <w:p w14:paraId="4478BB2C"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Store the first parameter set with log likelihood </w:t>
      </w:r>
    </w:p>
    <w:p w14:paraId="66B1689D"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next candidate parameter vector, as a multivariate normal jump away from the current point</w:t>
      </w:r>
    </w:p>
    <w:p w14:paraId="3F0742E0"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 Reflected back if the candidate is not within the range to generate another candidate value</w:t>
      </w:r>
    </w:p>
    <w:p w14:paraId="149D5E2C"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prior probability density for the candidate parameter vector</w:t>
      </w:r>
    </w:p>
    <w:p w14:paraId="74328CCE"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outputs for the candidate parameter vector and log likelihood</w:t>
      </w:r>
    </w:p>
    <w:p w14:paraId="5250BE56"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Calculate the logarithm of the Metropolis ratio </w:t>
      </w:r>
    </w:p>
    <w:p w14:paraId="7EA2BAB0"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Accept or reject the candidate vector </w:t>
      </w:r>
    </w:p>
    <w:p w14:paraId="366924D3" w14:textId="2678A547" w:rsidR="001A70AC" w:rsidRPr="00194AB7" w:rsidRDefault="001A70AC"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Discard the first part of the MC (500 iterations) for Burn-in process from the total chain length of 10,500</w:t>
      </w:r>
    </w:p>
    <w:p w14:paraId="43E0DCC9"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Get a representative sample of parameter sets (k</w:t>
      </w:r>
      <w:r w:rsidRPr="00194AB7">
        <w:rPr>
          <w:rFonts w:ascii="Times New Roman" w:hAnsi="Times New Roman" w:cs="Times New Roman"/>
          <w:vertAlign w:val="subscript"/>
        </w:rPr>
        <w:t>1</w:t>
      </w:r>
      <w:r w:rsidRPr="00194AB7">
        <w:rPr>
          <w:rFonts w:ascii="Times New Roman" w:hAnsi="Times New Roman" w:cs="Times New Roman"/>
        </w:rPr>
        <w:t>,…..,k</w:t>
      </w:r>
      <w:r w:rsidRPr="00194AB7">
        <w:rPr>
          <w:rFonts w:ascii="Times New Roman" w:hAnsi="Times New Roman" w:cs="Times New Roman"/>
          <w:vertAlign w:val="subscript"/>
        </w:rPr>
        <w:t>n</w:t>
      </w:r>
      <w:r w:rsidRPr="00194AB7">
        <w:rPr>
          <w:rFonts w:ascii="Times New Roman" w:hAnsi="Times New Roman" w:cs="Times New Roman"/>
        </w:rPr>
        <w:t>; ….) where n = length of chain</w:t>
      </w:r>
      <w:r w:rsidRPr="00194AB7">
        <w:rPr>
          <w:rFonts w:ascii="Times New Roman" w:hAnsi="Times New Roman" w:cs="Times New Roman"/>
        </w:rPr>
        <w:softHyphen/>
      </w:r>
      <w:r w:rsidRPr="00194AB7">
        <w:rPr>
          <w:rFonts w:ascii="Times New Roman" w:hAnsi="Times New Roman" w:cs="Times New Roman"/>
        </w:rPr>
        <w:softHyphen/>
      </w:r>
      <w:r w:rsidRPr="00194AB7">
        <w:rPr>
          <w:rFonts w:ascii="Times New Roman" w:hAnsi="Times New Roman" w:cs="Times New Roman"/>
        </w:rPr>
        <w:softHyphen/>
      </w:r>
    </w:p>
    <w:p w14:paraId="2482E5C2"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final output set from the predicted parameter set and then the cumulative sums over the length of time</w:t>
      </w:r>
    </w:p>
    <w:p w14:paraId="4CB51C0B"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Find the acceptance rate of the chain</w:t>
      </w:r>
    </w:p>
    <w:p w14:paraId="5B01A04B"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Find the correlation coefficients between original measurements and predictions</w:t>
      </w:r>
    </w:p>
    <w:p w14:paraId="686F5654"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Plot few accepted parameter values over time to find whether the chain converged</w:t>
      </w:r>
    </w:p>
    <w:p w14:paraId="124FC2BD"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Plot original measurements vs predictions for Cstorage, Cleaf, Cstem, Croot</w:t>
      </w:r>
    </w:p>
    <w:p w14:paraId="3C034CDC" w14:textId="53C4BA6C" w:rsidR="005648E2" w:rsidRPr="00194AB7" w:rsidRDefault="005648E2" w:rsidP="00867B8C">
      <w:pPr>
        <w:spacing w:before="240" w:after="240" w:line="360" w:lineRule="auto"/>
        <w:jc w:val="both"/>
        <w:rPr>
          <w:rFonts w:ascii="Times New Roman" w:hAnsi="Times New Roman" w:cs="Times New Roman"/>
        </w:rPr>
      </w:pPr>
      <w:r w:rsidRPr="00194AB7">
        <w:rPr>
          <w:rFonts w:ascii="Times New Roman" w:hAnsi="Times New Roman" w:cs="Times New Roman"/>
        </w:rPr>
        <w:br w:type="page"/>
      </w:r>
    </w:p>
    <w:p w14:paraId="3D30A27E" w14:textId="677AD7D0" w:rsidR="00AC7C10" w:rsidRPr="00194AB7" w:rsidRDefault="005648E2"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Best model selection:</w:t>
      </w:r>
    </w:p>
    <w:p w14:paraId="6EB63946" w14:textId="77777777" w:rsidR="005648E2" w:rsidRPr="00194AB7" w:rsidRDefault="005648E2" w:rsidP="00867B8C">
      <w:pPr>
        <w:spacing w:before="240" w:after="240" w:line="360" w:lineRule="auto"/>
        <w:jc w:val="both"/>
        <w:rPr>
          <w:rFonts w:ascii="Times New Roman" w:hAnsi="Times New Roman" w:cs="Times New Roman"/>
        </w:rPr>
      </w:pPr>
    </w:p>
    <w:p w14:paraId="5FC03627" w14:textId="3FB9F2D4" w:rsidR="005648E2"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D</w:t>
      </w:r>
      <w:r w:rsidR="005648E2" w:rsidRPr="00194AB7">
        <w:rPr>
          <w:rFonts w:ascii="Times New Roman" w:hAnsi="Times New Roman" w:cs="Times New Roman"/>
        </w:rPr>
        <w:t>ifferent number</w:t>
      </w:r>
      <w:r w:rsidRPr="00194AB7">
        <w:rPr>
          <w:rFonts w:ascii="Times New Roman" w:hAnsi="Times New Roman" w:cs="Times New Roman"/>
        </w:rPr>
        <w:t>s of parameter</w:t>
      </w:r>
      <w:r w:rsidR="005648E2" w:rsidRPr="00194AB7">
        <w:rPr>
          <w:rFonts w:ascii="Times New Roman" w:hAnsi="Times New Roman" w:cs="Times New Roman"/>
        </w:rPr>
        <w:t xml:space="preserve"> </w:t>
      </w:r>
      <w:r w:rsidRPr="00194AB7">
        <w:rPr>
          <w:rFonts w:ascii="Times New Roman" w:hAnsi="Times New Roman" w:cs="Times New Roman"/>
        </w:rPr>
        <w:t xml:space="preserve">are modelled </w:t>
      </w:r>
      <w:r w:rsidR="005648E2" w:rsidRPr="00194AB7">
        <w:rPr>
          <w:rFonts w:ascii="Times New Roman" w:hAnsi="Times New Roman" w:cs="Times New Roman"/>
        </w:rPr>
        <w:t xml:space="preserve">for </w:t>
      </w:r>
      <w:r w:rsidRPr="00194AB7">
        <w:rPr>
          <w:rFonts w:ascii="Times New Roman" w:hAnsi="Times New Roman" w:cs="Times New Roman"/>
        </w:rPr>
        <w:t xml:space="preserve">each of the </w:t>
      </w:r>
      <w:r w:rsidR="005648E2" w:rsidRPr="00194AB7">
        <w:rPr>
          <w:rFonts w:ascii="Times New Roman" w:hAnsi="Times New Roman" w:cs="Times New Roman"/>
        </w:rPr>
        <w:t>5 variables (k</w:t>
      </w:r>
      <w:r w:rsidRPr="00194AB7">
        <w:rPr>
          <w:rFonts w:ascii="Times New Roman" w:hAnsi="Times New Roman" w:cs="Times New Roman"/>
        </w:rPr>
        <w:t xml:space="preserve">, Y, </w:t>
      </w:r>
      <w:r w:rsidR="005648E2" w:rsidRPr="00194AB7">
        <w:rPr>
          <w:rFonts w:ascii="Times New Roman" w:hAnsi="Times New Roman" w:cs="Times New Roman"/>
        </w:rPr>
        <w:t>a</w:t>
      </w:r>
      <w:r w:rsidR="005648E2" w:rsidRPr="00194AB7">
        <w:rPr>
          <w:rFonts w:ascii="Times New Roman" w:hAnsi="Times New Roman" w:cs="Times New Roman"/>
          <w:vertAlign w:val="subscript"/>
        </w:rPr>
        <w:t>f</w:t>
      </w:r>
      <w:r w:rsidR="005648E2" w:rsidRPr="00194AB7">
        <w:rPr>
          <w:rFonts w:ascii="Times New Roman" w:hAnsi="Times New Roman" w:cs="Times New Roman"/>
        </w:rPr>
        <w:t>, a</w:t>
      </w:r>
      <w:r w:rsidR="005648E2" w:rsidRPr="00194AB7">
        <w:rPr>
          <w:rFonts w:ascii="Times New Roman" w:hAnsi="Times New Roman" w:cs="Times New Roman"/>
          <w:vertAlign w:val="subscript"/>
        </w:rPr>
        <w:t>s</w:t>
      </w:r>
      <w:r w:rsidRPr="00194AB7">
        <w:rPr>
          <w:rFonts w:ascii="Times New Roman" w:hAnsi="Times New Roman" w:cs="Times New Roman"/>
        </w:rPr>
        <w:t>,</w:t>
      </w:r>
      <w:r w:rsidR="005648E2" w:rsidRPr="00194AB7">
        <w:rPr>
          <w:rFonts w:ascii="Times New Roman" w:hAnsi="Times New Roman" w:cs="Times New Roman"/>
        </w:rPr>
        <w:t xml:space="preserve"> s</w:t>
      </w:r>
      <w:r w:rsidR="005648E2" w:rsidRPr="00194AB7">
        <w:rPr>
          <w:rFonts w:ascii="Times New Roman" w:hAnsi="Times New Roman" w:cs="Times New Roman"/>
          <w:vertAlign w:val="subscript"/>
        </w:rPr>
        <w:t>f</w:t>
      </w:r>
      <w:r w:rsidR="005648E2" w:rsidRPr="00194AB7">
        <w:rPr>
          <w:rFonts w:ascii="Times New Roman" w:hAnsi="Times New Roman" w:cs="Times New Roman"/>
        </w:rPr>
        <w:t>)</w:t>
      </w:r>
      <w:r w:rsidRPr="00194AB7">
        <w:rPr>
          <w:rFonts w:ascii="Times New Roman" w:hAnsi="Times New Roman" w:cs="Times New Roman"/>
        </w:rPr>
        <w:t xml:space="preserve"> based on different temporal scales using the CBM model equations. Then log likelihood, AIC (Akaike information criterion), BIC (</w:t>
      </w:r>
      <w:r w:rsidRPr="00194AB7">
        <w:rPr>
          <w:rFonts w:ascii="Times New Roman" w:hAnsi="Times New Roman" w:cs="Times New Roman"/>
          <w:bCs/>
        </w:rPr>
        <w:t>Bayesian information criterion</w:t>
      </w:r>
      <w:r w:rsidRPr="00194AB7">
        <w:rPr>
          <w:rFonts w:ascii="Times New Roman" w:hAnsi="Times New Roman" w:cs="Times New Roman"/>
        </w:rPr>
        <w:t>) and time taken by the model run are measured for model comparison. The minimum values of log likelihood, AIC, BIC and model run time represent the best model to choose (precisely the right numbers of parameters to select on temporal scale).</w:t>
      </w:r>
    </w:p>
    <w:p w14:paraId="5D0EF04E" w14:textId="77777777" w:rsidR="001D3793" w:rsidRPr="00194AB7" w:rsidRDefault="001D3793" w:rsidP="00867B8C">
      <w:pPr>
        <w:spacing w:before="240" w:after="240" w:line="360" w:lineRule="auto"/>
        <w:jc w:val="both"/>
        <w:rPr>
          <w:rFonts w:ascii="Times New Roman" w:hAnsi="Times New Roman" w:cs="Times New Roman"/>
        </w:rPr>
      </w:pPr>
    </w:p>
    <w:p w14:paraId="39C805A8" w14:textId="77777777" w:rsidR="00E70CF5" w:rsidRPr="00194AB7" w:rsidRDefault="00E70CF5" w:rsidP="00867B8C">
      <w:pPr>
        <w:spacing w:before="240" w:after="240" w:line="360" w:lineRule="auto"/>
        <w:jc w:val="both"/>
        <w:rPr>
          <w:rFonts w:ascii="Times New Roman" w:hAnsi="Times New Roman" w:cs="Times New Roman"/>
          <w:u w:val="single"/>
        </w:rPr>
      </w:pPr>
      <w:r w:rsidRPr="00194AB7">
        <w:rPr>
          <w:rFonts w:ascii="Times New Roman" w:hAnsi="Times New Roman" w:cs="Times New Roman"/>
          <w:u w:val="single"/>
        </w:rPr>
        <w:t>Equations:</w:t>
      </w:r>
    </w:p>
    <w:p w14:paraId="04CA07A8" w14:textId="498DC30A" w:rsidR="001D3793"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log likelihood = </w:t>
      </w:r>
      <m:oMath>
        <m:r>
          <m:rPr>
            <m:sty m:val="p"/>
          </m:rPr>
          <w:rPr>
            <w:rFonts w:ascii="Cambria Math" w:hAnsi="Cambria Math" w:cs="Times New Roman"/>
          </w:rPr>
          <m:t>Σ</m:t>
        </m:r>
      </m:oMath>
      <w:r w:rsidR="003A1497" w:rsidRPr="00194AB7">
        <w:rPr>
          <w:rFonts w:ascii="Times New Roman" w:hAnsi="Times New Roman" w:cs="Times New Roman"/>
        </w:rPr>
        <w:t xml:space="preserve"> (Prediction[i] – Measurement[i])</w:t>
      </w:r>
      <w:r w:rsidR="003A1497" w:rsidRPr="00194AB7">
        <w:rPr>
          <w:rFonts w:ascii="Times New Roman" w:hAnsi="Times New Roman" w:cs="Times New Roman"/>
          <w:vertAlign w:val="superscript"/>
        </w:rPr>
        <w:t>2</w:t>
      </w:r>
      <w:r w:rsidR="003A1497" w:rsidRPr="00194AB7">
        <w:rPr>
          <w:rFonts w:ascii="Times New Roman" w:hAnsi="Times New Roman" w:cs="Times New Roman"/>
        </w:rPr>
        <w:t xml:space="preserve"> / Measured SD[i]</w:t>
      </w:r>
      <w:r w:rsidR="003A1497" w:rsidRPr="00194AB7">
        <w:rPr>
          <w:rFonts w:ascii="Times New Roman" w:hAnsi="Times New Roman" w:cs="Times New Roman"/>
          <w:vertAlign w:val="superscript"/>
        </w:rPr>
        <w:t>2</w:t>
      </w:r>
      <w:r w:rsidR="003A1497" w:rsidRPr="00194AB7">
        <w:rPr>
          <w:rFonts w:ascii="Times New Roman" w:hAnsi="Times New Roman" w:cs="Times New Roman"/>
        </w:rPr>
        <w:t xml:space="preserve">) </w:t>
      </w:r>
      <w:r w:rsidRPr="00194AB7">
        <w:rPr>
          <w:rFonts w:ascii="Times New Roman" w:hAnsi="Times New Roman" w:cs="Times New Roman"/>
        </w:rPr>
        <w:t xml:space="preserve">- </w:t>
      </w:r>
      <m:oMath>
        <m:r>
          <m:rPr>
            <m:sty m:val="p"/>
          </m:rPr>
          <w:rPr>
            <w:rFonts w:ascii="Cambria Math" w:hAnsi="Cambria Math" w:cs="Times New Roman"/>
          </w:rPr>
          <m:t>Σ</m:t>
        </m:r>
      </m:oMath>
      <w:r w:rsidR="003A1497" w:rsidRPr="00194AB7">
        <w:rPr>
          <w:rFonts w:ascii="Times New Roman" w:hAnsi="Times New Roman" w:cs="Times New Roman"/>
        </w:rPr>
        <w:t xml:space="preserve"> </w:t>
      </w:r>
      <w:r w:rsidRPr="00194AB7">
        <w:rPr>
          <w:rFonts w:ascii="Times New Roman" w:hAnsi="Times New Roman" w:cs="Times New Roman"/>
        </w:rPr>
        <w:t xml:space="preserve">log(Measured </w:t>
      </w:r>
      <w:r w:rsidR="003A1497" w:rsidRPr="00194AB7">
        <w:rPr>
          <w:rFonts w:ascii="Times New Roman" w:hAnsi="Times New Roman" w:cs="Times New Roman"/>
        </w:rPr>
        <w:t>SD [i])</w:t>
      </w:r>
    </w:p>
    <w:p w14:paraId="5BA5791E" w14:textId="3590E28B" w:rsidR="003A1497"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    </w:t>
      </w:r>
    </w:p>
    <w:p w14:paraId="124FB1EF" w14:textId="595E4F77" w:rsidR="001D3793"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AIC = -2 * log likelihood + k * npar</w:t>
      </w:r>
    </w:p>
    <w:p w14:paraId="3F639832" w14:textId="6A5C0965"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Where k = 2; npar = total number of parameters in fitted model</w:t>
      </w:r>
    </w:p>
    <w:p w14:paraId="55EC6E9B" w14:textId="77777777" w:rsidR="003A1497" w:rsidRPr="00194AB7" w:rsidRDefault="003A1497" w:rsidP="00867B8C">
      <w:pPr>
        <w:spacing w:before="240" w:after="240" w:line="360" w:lineRule="auto"/>
        <w:jc w:val="both"/>
        <w:rPr>
          <w:rFonts w:ascii="Times New Roman" w:hAnsi="Times New Roman" w:cs="Times New Roman"/>
        </w:rPr>
      </w:pPr>
    </w:p>
    <w:p w14:paraId="3501FB4B" w14:textId="77777777"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BIC = -2 * log likelihood + k * npar</w:t>
      </w:r>
    </w:p>
    <w:p w14:paraId="28123C59" w14:textId="318502B1"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Where k = log(n); n = Total number of observations; npar = total number of parameters in fitted model</w:t>
      </w:r>
    </w:p>
    <w:p w14:paraId="4D306FCD" w14:textId="563DFC50" w:rsidR="003A1497" w:rsidRPr="00194AB7" w:rsidRDefault="003A1497" w:rsidP="00867B8C">
      <w:pPr>
        <w:spacing w:before="240" w:after="240" w:line="360" w:lineRule="auto"/>
        <w:jc w:val="both"/>
        <w:rPr>
          <w:rFonts w:ascii="Times New Roman" w:hAnsi="Times New Roman" w:cs="Times New Roman"/>
        </w:rPr>
      </w:pPr>
    </w:p>
    <w:p w14:paraId="451AA5A4" w14:textId="77777777" w:rsidR="00607C99" w:rsidRPr="00194AB7" w:rsidRDefault="00607C99" w:rsidP="00867B8C">
      <w:pPr>
        <w:spacing w:before="240" w:after="240" w:line="360" w:lineRule="auto"/>
        <w:jc w:val="both"/>
        <w:rPr>
          <w:rFonts w:ascii="Times New Roman" w:hAnsi="Times New Roman" w:cs="Times New Roman"/>
        </w:rPr>
      </w:pPr>
    </w:p>
    <w:p w14:paraId="0CA05791" w14:textId="57FB26B5" w:rsidR="00607C99" w:rsidRPr="00194AB7" w:rsidRDefault="00607C99" w:rsidP="00867B8C">
      <w:pPr>
        <w:spacing w:before="240" w:after="240" w:line="360" w:lineRule="auto"/>
        <w:jc w:val="both"/>
        <w:rPr>
          <w:rFonts w:ascii="Times New Roman" w:hAnsi="Times New Roman" w:cs="Times New Roman"/>
          <w:b/>
        </w:rPr>
      </w:pPr>
      <w:r w:rsidRPr="00194AB7">
        <w:rPr>
          <w:rFonts w:ascii="Times New Roman" w:hAnsi="Times New Roman" w:cs="Times New Roman"/>
          <w:b/>
        </w:rPr>
        <w:t>References</w:t>
      </w:r>
    </w:p>
    <w:p w14:paraId="5908D946" w14:textId="77777777" w:rsidR="00607C99" w:rsidRPr="00194AB7" w:rsidRDefault="00607C99" w:rsidP="00867B8C">
      <w:pPr>
        <w:spacing w:before="240" w:after="240" w:line="360" w:lineRule="auto"/>
        <w:jc w:val="both"/>
        <w:rPr>
          <w:rFonts w:ascii="Times New Roman" w:hAnsi="Times New Roman" w:cs="Times New Roman"/>
        </w:rPr>
      </w:pPr>
    </w:p>
    <w:p w14:paraId="3AE28C8B" w14:textId="77777777" w:rsidR="006445D2" w:rsidRPr="00194AB7" w:rsidRDefault="00607C99"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rPr>
        <w:fldChar w:fldCharType="begin"/>
      </w:r>
      <w:r w:rsidRPr="00194AB7">
        <w:rPr>
          <w:rFonts w:ascii="Times New Roman" w:hAnsi="Times New Roman" w:cs="Times New Roman"/>
        </w:rPr>
        <w:instrText xml:space="preserve"> ADDIN EN.REFLIST </w:instrText>
      </w:r>
      <w:r w:rsidRPr="00194AB7">
        <w:rPr>
          <w:rFonts w:ascii="Times New Roman" w:hAnsi="Times New Roman" w:cs="Times New Roman"/>
        </w:rPr>
        <w:fldChar w:fldCharType="separate"/>
      </w:r>
      <w:r w:rsidR="006445D2" w:rsidRPr="00194AB7">
        <w:rPr>
          <w:rFonts w:ascii="Times New Roman" w:hAnsi="Times New Roman" w:cs="Times New Roman"/>
          <w:noProof/>
        </w:rPr>
        <w:t>Bloom, A., Exbrayat, J.-F., Van der Velde, I., Feng, L. and Williams, M. (2016) The decadal state of the terrestrial carbon cycle: global retrievals of terrestrial carbon allocation, pools and residence times. Proceedings of the National Academy of Sciences 113(5).</w:t>
      </w:r>
    </w:p>
    <w:p w14:paraId="6471D8ED" w14:textId="77777777" w:rsidR="006445D2" w:rsidRPr="00194AB7" w:rsidRDefault="006445D2"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noProof/>
        </w:rPr>
        <w:t>Bloom, A.A. and Williams, M. (2015) Constraining ecosystem carbon dynamics in a data-limited world: integrating ecological "common sense" in a model–data fusion framework. Biogeosciences 12(5), 1299-1315.</w:t>
      </w:r>
    </w:p>
    <w:p w14:paraId="150696F1" w14:textId="77777777" w:rsidR="006445D2" w:rsidRPr="00194AB7" w:rsidRDefault="006445D2"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noProof/>
        </w:rPr>
        <w:t>Williams, M., Schwarz, P.A., Law, B.E., Irvine, J. and Kurpius, M.R. (2005) An improved analysis of forest carbon dynamics using data assimilation. Global Change Biology 11(1), 89-105.</w:t>
      </w:r>
    </w:p>
    <w:p w14:paraId="67E166C5" w14:textId="3CCCB9F4" w:rsidR="003A1497" w:rsidRPr="00194AB7" w:rsidRDefault="00607C99" w:rsidP="00867B8C">
      <w:pPr>
        <w:spacing w:before="240" w:after="240" w:line="360" w:lineRule="auto"/>
        <w:jc w:val="both"/>
        <w:rPr>
          <w:rFonts w:ascii="Times New Roman" w:hAnsi="Times New Roman" w:cs="Times New Roman"/>
        </w:rPr>
      </w:pPr>
      <w:r w:rsidRPr="00194AB7">
        <w:rPr>
          <w:rFonts w:ascii="Times New Roman" w:hAnsi="Times New Roman" w:cs="Times New Roman"/>
        </w:rPr>
        <w:fldChar w:fldCharType="end"/>
      </w:r>
    </w:p>
    <w:sectPr w:rsidR="003A1497" w:rsidRPr="00194AB7" w:rsidSect="007444DB">
      <w:footerReference w:type="even" r:id="rId11"/>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09BE7" w14:textId="77777777" w:rsidR="00B40862" w:rsidRDefault="00B40862" w:rsidP="00964B87">
      <w:r>
        <w:separator/>
      </w:r>
    </w:p>
  </w:endnote>
  <w:endnote w:type="continuationSeparator" w:id="0">
    <w:p w14:paraId="64F77B23" w14:textId="77777777" w:rsidR="00B40862" w:rsidRDefault="00B40862" w:rsidP="00964B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7AE9D" w14:textId="77777777" w:rsidR="00B40862" w:rsidRDefault="00B40862" w:rsidP="007444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EDAAA0" w14:textId="77777777" w:rsidR="00B40862" w:rsidRDefault="00B40862" w:rsidP="00964B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43422" w14:textId="77777777" w:rsidR="00B40862" w:rsidRDefault="00B40862" w:rsidP="007444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47A8">
      <w:rPr>
        <w:rStyle w:val="PageNumber"/>
        <w:noProof/>
      </w:rPr>
      <w:t>1</w:t>
    </w:r>
    <w:r>
      <w:rPr>
        <w:rStyle w:val="PageNumber"/>
      </w:rPr>
      <w:fldChar w:fldCharType="end"/>
    </w:r>
  </w:p>
  <w:p w14:paraId="0977BCD7" w14:textId="77777777" w:rsidR="00B40862" w:rsidRDefault="00B40862" w:rsidP="00964B8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FF69B" w14:textId="77777777" w:rsidR="00B40862" w:rsidRDefault="00B40862" w:rsidP="00964B87">
      <w:r>
        <w:separator/>
      </w:r>
    </w:p>
  </w:footnote>
  <w:footnote w:type="continuationSeparator" w:id="0">
    <w:p w14:paraId="66145884" w14:textId="77777777" w:rsidR="00B40862" w:rsidRDefault="00B40862" w:rsidP="00964B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2418"/>
    <w:multiLevelType w:val="hybridMultilevel"/>
    <w:tmpl w:val="B136E5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4137D6"/>
    <w:multiLevelType w:val="hybridMultilevel"/>
    <w:tmpl w:val="BC1AC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411C9D"/>
    <w:multiLevelType w:val="hybridMultilevel"/>
    <w:tmpl w:val="F37223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49D0477"/>
    <w:multiLevelType w:val="hybridMultilevel"/>
    <w:tmpl w:val="F17012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5935915"/>
    <w:multiLevelType w:val="hybridMultilevel"/>
    <w:tmpl w:val="2E34FC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3F82A9B"/>
    <w:multiLevelType w:val="hybridMultilevel"/>
    <w:tmpl w:val="3432E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503D64"/>
    <w:multiLevelType w:val="hybridMultilevel"/>
    <w:tmpl w:val="2D9C14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C1D2269"/>
    <w:multiLevelType w:val="hybridMultilevel"/>
    <w:tmpl w:val="AF5AB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E00CA9"/>
    <w:multiLevelType w:val="hybridMultilevel"/>
    <w:tmpl w:val="EDFA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D6E543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46C10A6E"/>
    <w:multiLevelType w:val="hybridMultilevel"/>
    <w:tmpl w:val="B6FC9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1F1F01"/>
    <w:multiLevelType w:val="hybridMultilevel"/>
    <w:tmpl w:val="D428A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A7C0D2B"/>
    <w:multiLevelType w:val="hybridMultilevel"/>
    <w:tmpl w:val="D8A851FC"/>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75742C4"/>
    <w:multiLevelType w:val="hybridMultilevel"/>
    <w:tmpl w:val="3432E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237E6E"/>
    <w:multiLevelType w:val="hybridMultilevel"/>
    <w:tmpl w:val="0E402E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7AB279D"/>
    <w:multiLevelType w:val="hybridMultilevel"/>
    <w:tmpl w:val="EF123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C3420AC"/>
    <w:multiLevelType w:val="hybridMultilevel"/>
    <w:tmpl w:val="59348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5"/>
  </w:num>
  <w:num w:numId="4">
    <w:abstractNumId w:val="12"/>
  </w:num>
  <w:num w:numId="5">
    <w:abstractNumId w:val="8"/>
  </w:num>
  <w:num w:numId="6">
    <w:abstractNumId w:val="2"/>
  </w:num>
  <w:num w:numId="7">
    <w:abstractNumId w:val="4"/>
  </w:num>
  <w:num w:numId="8">
    <w:abstractNumId w:val="14"/>
  </w:num>
  <w:num w:numId="9">
    <w:abstractNumId w:val="3"/>
  </w:num>
  <w:num w:numId="10">
    <w:abstractNumId w:val="11"/>
  </w:num>
  <w:num w:numId="11">
    <w:abstractNumId w:val="16"/>
  </w:num>
  <w:num w:numId="12">
    <w:abstractNumId w:val="1"/>
  </w:num>
  <w:num w:numId="13">
    <w:abstractNumId w:val="13"/>
  </w:num>
  <w:num w:numId="14">
    <w:abstractNumId w:val="7"/>
  </w:num>
  <w:num w:numId="15">
    <w:abstractNumId w:val="10"/>
  </w:num>
  <w:num w:numId="16">
    <w:abstractNumId w:val="5"/>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srd09o200zle02sqptzs82pwre5eaax0a&quot;&gt;My EndNote Library&lt;record-ids&gt;&lt;item&gt;3483&lt;/item&gt;&lt;item&gt;3484&lt;/item&gt;&lt;item&gt;3485&lt;/item&gt;&lt;/record-ids&gt;&lt;/item&gt;&lt;/Libraries&gt;"/>
  </w:docVars>
  <w:rsids>
    <w:rsidRoot w:val="00970286"/>
    <w:rsid w:val="000262C4"/>
    <w:rsid w:val="000359D9"/>
    <w:rsid w:val="00080930"/>
    <w:rsid w:val="00084736"/>
    <w:rsid w:val="00092470"/>
    <w:rsid w:val="000A11EB"/>
    <w:rsid w:val="000D10B4"/>
    <w:rsid w:val="00110F0A"/>
    <w:rsid w:val="001641EA"/>
    <w:rsid w:val="00167417"/>
    <w:rsid w:val="00177B1A"/>
    <w:rsid w:val="00194AB7"/>
    <w:rsid w:val="001A70AC"/>
    <w:rsid w:val="001B3CEA"/>
    <w:rsid w:val="001D3793"/>
    <w:rsid w:val="001F5317"/>
    <w:rsid w:val="00213773"/>
    <w:rsid w:val="00236738"/>
    <w:rsid w:val="00270361"/>
    <w:rsid w:val="00292270"/>
    <w:rsid w:val="002E6E3D"/>
    <w:rsid w:val="003A1497"/>
    <w:rsid w:val="00426D23"/>
    <w:rsid w:val="004616A0"/>
    <w:rsid w:val="00464183"/>
    <w:rsid w:val="004861AB"/>
    <w:rsid w:val="004A4EBC"/>
    <w:rsid w:val="004E1D40"/>
    <w:rsid w:val="004F47A8"/>
    <w:rsid w:val="005057AD"/>
    <w:rsid w:val="005375E9"/>
    <w:rsid w:val="005420F7"/>
    <w:rsid w:val="005639C0"/>
    <w:rsid w:val="005648E2"/>
    <w:rsid w:val="005730B5"/>
    <w:rsid w:val="005731E8"/>
    <w:rsid w:val="00580B9D"/>
    <w:rsid w:val="005815DB"/>
    <w:rsid w:val="00583518"/>
    <w:rsid w:val="00590F95"/>
    <w:rsid w:val="005A0597"/>
    <w:rsid w:val="005A29A0"/>
    <w:rsid w:val="005F0E21"/>
    <w:rsid w:val="005F7152"/>
    <w:rsid w:val="00607C99"/>
    <w:rsid w:val="00623149"/>
    <w:rsid w:val="00626CF3"/>
    <w:rsid w:val="00634734"/>
    <w:rsid w:val="00642193"/>
    <w:rsid w:val="00642CAA"/>
    <w:rsid w:val="006445D2"/>
    <w:rsid w:val="006A76D1"/>
    <w:rsid w:val="006C2CF0"/>
    <w:rsid w:val="006C4933"/>
    <w:rsid w:val="0071329B"/>
    <w:rsid w:val="007435D0"/>
    <w:rsid w:val="007444DB"/>
    <w:rsid w:val="0075289C"/>
    <w:rsid w:val="007A5604"/>
    <w:rsid w:val="007B4C24"/>
    <w:rsid w:val="007D6607"/>
    <w:rsid w:val="007E55D4"/>
    <w:rsid w:val="007F21DC"/>
    <w:rsid w:val="007F4229"/>
    <w:rsid w:val="00806598"/>
    <w:rsid w:val="0086579D"/>
    <w:rsid w:val="00867B8C"/>
    <w:rsid w:val="0089476D"/>
    <w:rsid w:val="008B4034"/>
    <w:rsid w:val="008E71AC"/>
    <w:rsid w:val="008F23BE"/>
    <w:rsid w:val="009435BF"/>
    <w:rsid w:val="00944F86"/>
    <w:rsid w:val="009452A9"/>
    <w:rsid w:val="00964B87"/>
    <w:rsid w:val="00967D2C"/>
    <w:rsid w:val="00970286"/>
    <w:rsid w:val="009B7354"/>
    <w:rsid w:val="009D34F6"/>
    <w:rsid w:val="00A07ED8"/>
    <w:rsid w:val="00A145CE"/>
    <w:rsid w:val="00A7316E"/>
    <w:rsid w:val="00A773C3"/>
    <w:rsid w:val="00AC7C10"/>
    <w:rsid w:val="00B30B3D"/>
    <w:rsid w:val="00B40862"/>
    <w:rsid w:val="00BF7422"/>
    <w:rsid w:val="00C13EDA"/>
    <w:rsid w:val="00C345C0"/>
    <w:rsid w:val="00C437E1"/>
    <w:rsid w:val="00C43FEF"/>
    <w:rsid w:val="00C53352"/>
    <w:rsid w:val="00C90418"/>
    <w:rsid w:val="00CC2E3A"/>
    <w:rsid w:val="00DC4E86"/>
    <w:rsid w:val="00DF1311"/>
    <w:rsid w:val="00E12167"/>
    <w:rsid w:val="00E35004"/>
    <w:rsid w:val="00E70CF5"/>
    <w:rsid w:val="00E74575"/>
    <w:rsid w:val="00E85A2E"/>
    <w:rsid w:val="00E932C1"/>
    <w:rsid w:val="00EF4B41"/>
    <w:rsid w:val="00F068AD"/>
    <w:rsid w:val="00F101C0"/>
    <w:rsid w:val="00F40034"/>
    <w:rsid w:val="00F7597A"/>
    <w:rsid w:val="00FC7E1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271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29A0"/>
    <w:pPr>
      <w:keepNext/>
      <w:keepLines/>
      <w:numPr>
        <w:numId w:val="1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45D2"/>
    <w:pPr>
      <w:keepNext/>
      <w:keepLines/>
      <w:numPr>
        <w:ilvl w:val="1"/>
        <w:numId w:val="1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D3793"/>
    <w:pPr>
      <w:keepNext/>
      <w:keepLines/>
      <w:numPr>
        <w:ilvl w:val="2"/>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445D2"/>
    <w:pPr>
      <w:keepNext/>
      <w:keepLines/>
      <w:numPr>
        <w:ilvl w:val="3"/>
        <w:numId w:val="1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445D2"/>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445D2"/>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445D2"/>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445D2"/>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45D2"/>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02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0286"/>
    <w:rPr>
      <w:rFonts w:ascii="Lucida Grande" w:hAnsi="Lucida Grande" w:cs="Lucida Grande"/>
      <w:sz w:val="18"/>
      <w:szCs w:val="18"/>
    </w:rPr>
  </w:style>
  <w:style w:type="character" w:styleId="Hyperlink">
    <w:name w:val="Hyperlink"/>
    <w:basedOn w:val="DefaultParagraphFont"/>
    <w:uiPriority w:val="99"/>
    <w:unhideWhenUsed/>
    <w:rsid w:val="0071329B"/>
    <w:rPr>
      <w:color w:val="0000FF" w:themeColor="hyperlink"/>
      <w:u w:val="single"/>
    </w:rPr>
  </w:style>
  <w:style w:type="character" w:styleId="FollowedHyperlink">
    <w:name w:val="FollowedHyperlink"/>
    <w:basedOn w:val="DefaultParagraphFont"/>
    <w:uiPriority w:val="99"/>
    <w:semiHidden/>
    <w:unhideWhenUsed/>
    <w:rsid w:val="0071329B"/>
    <w:rPr>
      <w:color w:val="800080" w:themeColor="followedHyperlink"/>
      <w:u w:val="single"/>
    </w:rPr>
  </w:style>
  <w:style w:type="paragraph" w:styleId="ListParagraph">
    <w:name w:val="List Paragraph"/>
    <w:basedOn w:val="Normal"/>
    <w:uiPriority w:val="34"/>
    <w:qFormat/>
    <w:rsid w:val="0071329B"/>
    <w:pPr>
      <w:ind w:left="720"/>
      <w:contextualSpacing/>
    </w:pPr>
  </w:style>
  <w:style w:type="paragraph" w:styleId="Footer">
    <w:name w:val="footer"/>
    <w:basedOn w:val="Normal"/>
    <w:link w:val="FooterChar"/>
    <w:uiPriority w:val="99"/>
    <w:unhideWhenUsed/>
    <w:rsid w:val="00964B87"/>
    <w:pPr>
      <w:tabs>
        <w:tab w:val="center" w:pos="4320"/>
        <w:tab w:val="right" w:pos="8640"/>
      </w:tabs>
    </w:pPr>
  </w:style>
  <w:style w:type="character" w:customStyle="1" w:styleId="FooterChar">
    <w:name w:val="Footer Char"/>
    <w:basedOn w:val="DefaultParagraphFont"/>
    <w:link w:val="Footer"/>
    <w:uiPriority w:val="99"/>
    <w:rsid w:val="00964B87"/>
  </w:style>
  <w:style w:type="character" w:styleId="PageNumber">
    <w:name w:val="page number"/>
    <w:basedOn w:val="DefaultParagraphFont"/>
    <w:uiPriority w:val="99"/>
    <w:semiHidden/>
    <w:unhideWhenUsed/>
    <w:rsid w:val="00964B87"/>
  </w:style>
  <w:style w:type="character" w:customStyle="1" w:styleId="Heading3Char">
    <w:name w:val="Heading 3 Char"/>
    <w:basedOn w:val="DefaultParagraphFont"/>
    <w:link w:val="Heading3"/>
    <w:uiPriority w:val="9"/>
    <w:semiHidden/>
    <w:rsid w:val="001D3793"/>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3A1497"/>
    <w:rPr>
      <w:color w:val="808080"/>
    </w:rPr>
  </w:style>
  <w:style w:type="character" w:customStyle="1" w:styleId="Heading1Char">
    <w:name w:val="Heading 1 Char"/>
    <w:basedOn w:val="DefaultParagraphFont"/>
    <w:link w:val="Heading1"/>
    <w:uiPriority w:val="9"/>
    <w:rsid w:val="005A29A0"/>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07C99"/>
    <w:pPr>
      <w:jc w:val="center"/>
    </w:pPr>
    <w:rPr>
      <w:rFonts w:ascii="Cambria" w:hAnsi="Cambria"/>
      <w:lang w:val="en-US"/>
    </w:rPr>
  </w:style>
  <w:style w:type="paragraph" w:customStyle="1" w:styleId="EndNoteBibliography">
    <w:name w:val="EndNote Bibliography"/>
    <w:basedOn w:val="Normal"/>
    <w:rsid w:val="00607C99"/>
    <w:rPr>
      <w:rFonts w:ascii="Cambria" w:hAnsi="Cambria"/>
      <w:lang w:val="en-US"/>
    </w:rPr>
  </w:style>
  <w:style w:type="character" w:customStyle="1" w:styleId="Heading2Char">
    <w:name w:val="Heading 2 Char"/>
    <w:basedOn w:val="DefaultParagraphFont"/>
    <w:link w:val="Heading2"/>
    <w:uiPriority w:val="9"/>
    <w:rsid w:val="006445D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6445D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445D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445D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445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445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445D2"/>
    <w:rPr>
      <w:rFonts w:asciiTheme="majorHAnsi" w:eastAsiaTheme="majorEastAsia" w:hAnsiTheme="majorHAnsi" w:cstheme="majorBidi"/>
      <w:i/>
      <w:iCs/>
      <w:color w:val="404040" w:themeColor="text1" w:themeTint="BF"/>
      <w:sz w:val="20"/>
      <w:szCs w:val="20"/>
    </w:rPr>
  </w:style>
  <w:style w:type="paragraph" w:customStyle="1" w:styleId="Default">
    <w:name w:val="Default"/>
    <w:rsid w:val="00967D2C"/>
    <w:pPr>
      <w:widowControl w:val="0"/>
      <w:autoSpaceDE w:val="0"/>
      <w:autoSpaceDN w:val="0"/>
      <w:adjustRightInd w:val="0"/>
    </w:pPr>
    <w:rPr>
      <w:rFonts w:ascii="Times New Roman" w:hAnsi="Times New Roman" w:cs="Times New Roman"/>
      <w:color w:val="00000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29A0"/>
    <w:pPr>
      <w:keepNext/>
      <w:keepLines/>
      <w:numPr>
        <w:numId w:val="1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45D2"/>
    <w:pPr>
      <w:keepNext/>
      <w:keepLines/>
      <w:numPr>
        <w:ilvl w:val="1"/>
        <w:numId w:val="1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D3793"/>
    <w:pPr>
      <w:keepNext/>
      <w:keepLines/>
      <w:numPr>
        <w:ilvl w:val="2"/>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445D2"/>
    <w:pPr>
      <w:keepNext/>
      <w:keepLines/>
      <w:numPr>
        <w:ilvl w:val="3"/>
        <w:numId w:val="1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445D2"/>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445D2"/>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445D2"/>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445D2"/>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45D2"/>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02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0286"/>
    <w:rPr>
      <w:rFonts w:ascii="Lucida Grande" w:hAnsi="Lucida Grande" w:cs="Lucida Grande"/>
      <w:sz w:val="18"/>
      <w:szCs w:val="18"/>
    </w:rPr>
  </w:style>
  <w:style w:type="character" w:styleId="Hyperlink">
    <w:name w:val="Hyperlink"/>
    <w:basedOn w:val="DefaultParagraphFont"/>
    <w:uiPriority w:val="99"/>
    <w:unhideWhenUsed/>
    <w:rsid w:val="0071329B"/>
    <w:rPr>
      <w:color w:val="0000FF" w:themeColor="hyperlink"/>
      <w:u w:val="single"/>
    </w:rPr>
  </w:style>
  <w:style w:type="character" w:styleId="FollowedHyperlink">
    <w:name w:val="FollowedHyperlink"/>
    <w:basedOn w:val="DefaultParagraphFont"/>
    <w:uiPriority w:val="99"/>
    <w:semiHidden/>
    <w:unhideWhenUsed/>
    <w:rsid w:val="0071329B"/>
    <w:rPr>
      <w:color w:val="800080" w:themeColor="followedHyperlink"/>
      <w:u w:val="single"/>
    </w:rPr>
  </w:style>
  <w:style w:type="paragraph" w:styleId="ListParagraph">
    <w:name w:val="List Paragraph"/>
    <w:basedOn w:val="Normal"/>
    <w:uiPriority w:val="34"/>
    <w:qFormat/>
    <w:rsid w:val="0071329B"/>
    <w:pPr>
      <w:ind w:left="720"/>
      <w:contextualSpacing/>
    </w:pPr>
  </w:style>
  <w:style w:type="paragraph" w:styleId="Footer">
    <w:name w:val="footer"/>
    <w:basedOn w:val="Normal"/>
    <w:link w:val="FooterChar"/>
    <w:uiPriority w:val="99"/>
    <w:unhideWhenUsed/>
    <w:rsid w:val="00964B87"/>
    <w:pPr>
      <w:tabs>
        <w:tab w:val="center" w:pos="4320"/>
        <w:tab w:val="right" w:pos="8640"/>
      </w:tabs>
    </w:pPr>
  </w:style>
  <w:style w:type="character" w:customStyle="1" w:styleId="FooterChar">
    <w:name w:val="Footer Char"/>
    <w:basedOn w:val="DefaultParagraphFont"/>
    <w:link w:val="Footer"/>
    <w:uiPriority w:val="99"/>
    <w:rsid w:val="00964B87"/>
  </w:style>
  <w:style w:type="character" w:styleId="PageNumber">
    <w:name w:val="page number"/>
    <w:basedOn w:val="DefaultParagraphFont"/>
    <w:uiPriority w:val="99"/>
    <w:semiHidden/>
    <w:unhideWhenUsed/>
    <w:rsid w:val="00964B87"/>
  </w:style>
  <w:style w:type="character" w:customStyle="1" w:styleId="Heading3Char">
    <w:name w:val="Heading 3 Char"/>
    <w:basedOn w:val="DefaultParagraphFont"/>
    <w:link w:val="Heading3"/>
    <w:uiPriority w:val="9"/>
    <w:semiHidden/>
    <w:rsid w:val="001D3793"/>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3A1497"/>
    <w:rPr>
      <w:color w:val="808080"/>
    </w:rPr>
  </w:style>
  <w:style w:type="character" w:customStyle="1" w:styleId="Heading1Char">
    <w:name w:val="Heading 1 Char"/>
    <w:basedOn w:val="DefaultParagraphFont"/>
    <w:link w:val="Heading1"/>
    <w:uiPriority w:val="9"/>
    <w:rsid w:val="005A29A0"/>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07C99"/>
    <w:pPr>
      <w:jc w:val="center"/>
    </w:pPr>
    <w:rPr>
      <w:rFonts w:ascii="Cambria" w:hAnsi="Cambria"/>
      <w:lang w:val="en-US"/>
    </w:rPr>
  </w:style>
  <w:style w:type="paragraph" w:customStyle="1" w:styleId="EndNoteBibliography">
    <w:name w:val="EndNote Bibliography"/>
    <w:basedOn w:val="Normal"/>
    <w:rsid w:val="00607C99"/>
    <w:rPr>
      <w:rFonts w:ascii="Cambria" w:hAnsi="Cambria"/>
      <w:lang w:val="en-US"/>
    </w:rPr>
  </w:style>
  <w:style w:type="character" w:customStyle="1" w:styleId="Heading2Char">
    <w:name w:val="Heading 2 Char"/>
    <w:basedOn w:val="DefaultParagraphFont"/>
    <w:link w:val="Heading2"/>
    <w:uiPriority w:val="9"/>
    <w:rsid w:val="006445D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6445D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445D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445D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445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445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445D2"/>
    <w:rPr>
      <w:rFonts w:asciiTheme="majorHAnsi" w:eastAsiaTheme="majorEastAsia" w:hAnsiTheme="majorHAnsi" w:cstheme="majorBidi"/>
      <w:i/>
      <w:iCs/>
      <w:color w:val="404040" w:themeColor="text1" w:themeTint="BF"/>
      <w:sz w:val="20"/>
      <w:szCs w:val="20"/>
    </w:rPr>
  </w:style>
  <w:style w:type="paragraph" w:customStyle="1" w:styleId="Default">
    <w:name w:val="Default"/>
    <w:rsid w:val="00967D2C"/>
    <w:pPr>
      <w:widowControl w:val="0"/>
      <w:autoSpaceDE w:val="0"/>
      <w:autoSpaceDN w:val="0"/>
      <w:adjustRightInd w:val="0"/>
    </w:pPr>
    <w:rPr>
      <w:rFonts w:ascii="Times New Roman" w:hAnsi="Times New Roman" w:cs="Times New Roman"/>
      <w:color w:val="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65270">
      <w:bodyDiv w:val="1"/>
      <w:marLeft w:val="0"/>
      <w:marRight w:val="0"/>
      <w:marTop w:val="0"/>
      <w:marBottom w:val="0"/>
      <w:divBdr>
        <w:top w:val="none" w:sz="0" w:space="0" w:color="auto"/>
        <w:left w:val="none" w:sz="0" w:space="0" w:color="auto"/>
        <w:bottom w:val="none" w:sz="0" w:space="0" w:color="auto"/>
        <w:right w:val="none" w:sz="0" w:space="0" w:color="auto"/>
      </w:divBdr>
    </w:div>
    <w:div w:id="669799044">
      <w:bodyDiv w:val="1"/>
      <w:marLeft w:val="0"/>
      <w:marRight w:val="0"/>
      <w:marTop w:val="0"/>
      <w:marBottom w:val="0"/>
      <w:divBdr>
        <w:top w:val="none" w:sz="0" w:space="0" w:color="auto"/>
        <w:left w:val="none" w:sz="0" w:space="0" w:color="auto"/>
        <w:bottom w:val="none" w:sz="0" w:space="0" w:color="auto"/>
        <w:right w:val="none" w:sz="0" w:space="0" w:color="auto"/>
      </w:divBdr>
    </w:div>
    <w:div w:id="748968256">
      <w:bodyDiv w:val="1"/>
      <w:marLeft w:val="0"/>
      <w:marRight w:val="0"/>
      <w:marTop w:val="0"/>
      <w:marBottom w:val="0"/>
      <w:divBdr>
        <w:top w:val="none" w:sz="0" w:space="0" w:color="auto"/>
        <w:left w:val="none" w:sz="0" w:space="0" w:color="auto"/>
        <w:bottom w:val="none" w:sz="0" w:space="0" w:color="auto"/>
        <w:right w:val="none" w:sz="0" w:space="0" w:color="auto"/>
      </w:divBdr>
    </w:div>
    <w:div w:id="1237321852">
      <w:bodyDiv w:val="1"/>
      <w:marLeft w:val="0"/>
      <w:marRight w:val="0"/>
      <w:marTop w:val="0"/>
      <w:marBottom w:val="0"/>
      <w:divBdr>
        <w:top w:val="none" w:sz="0" w:space="0" w:color="auto"/>
        <w:left w:val="none" w:sz="0" w:space="0" w:color="auto"/>
        <w:bottom w:val="none" w:sz="0" w:space="0" w:color="auto"/>
        <w:right w:val="none" w:sz="0" w:space="0" w:color="auto"/>
      </w:divBdr>
    </w:div>
    <w:div w:id="1341614985">
      <w:bodyDiv w:val="1"/>
      <w:marLeft w:val="0"/>
      <w:marRight w:val="0"/>
      <w:marTop w:val="0"/>
      <w:marBottom w:val="0"/>
      <w:divBdr>
        <w:top w:val="none" w:sz="0" w:space="0" w:color="auto"/>
        <w:left w:val="none" w:sz="0" w:space="0" w:color="auto"/>
        <w:bottom w:val="none" w:sz="0" w:space="0" w:color="auto"/>
        <w:right w:val="none" w:sz="0" w:space="0" w:color="auto"/>
      </w:divBdr>
    </w:div>
    <w:div w:id="1621915648">
      <w:bodyDiv w:val="1"/>
      <w:marLeft w:val="0"/>
      <w:marRight w:val="0"/>
      <w:marTop w:val="0"/>
      <w:marBottom w:val="0"/>
      <w:divBdr>
        <w:top w:val="none" w:sz="0" w:space="0" w:color="auto"/>
        <w:left w:val="none" w:sz="0" w:space="0" w:color="auto"/>
        <w:bottom w:val="none" w:sz="0" w:space="0" w:color="auto"/>
        <w:right w:val="none" w:sz="0" w:space="0" w:color="auto"/>
      </w:divBdr>
    </w:div>
    <w:div w:id="1626765941">
      <w:bodyDiv w:val="1"/>
      <w:marLeft w:val="0"/>
      <w:marRight w:val="0"/>
      <w:marTop w:val="0"/>
      <w:marBottom w:val="0"/>
      <w:divBdr>
        <w:top w:val="none" w:sz="0" w:space="0" w:color="auto"/>
        <w:left w:val="none" w:sz="0" w:space="0" w:color="auto"/>
        <w:bottom w:val="none" w:sz="0" w:space="0" w:color="auto"/>
        <w:right w:val="none" w:sz="0" w:space="0" w:color="auto"/>
      </w:divBdr>
    </w:div>
    <w:div w:id="1762144730">
      <w:bodyDiv w:val="1"/>
      <w:marLeft w:val="0"/>
      <w:marRight w:val="0"/>
      <w:marTop w:val="0"/>
      <w:marBottom w:val="0"/>
      <w:divBdr>
        <w:top w:val="none" w:sz="0" w:space="0" w:color="auto"/>
        <w:left w:val="none" w:sz="0" w:space="0" w:color="auto"/>
        <w:bottom w:val="none" w:sz="0" w:space="0" w:color="auto"/>
        <w:right w:val="none" w:sz="0" w:space="0" w:color="auto"/>
      </w:divBdr>
    </w:div>
    <w:div w:id="18232321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https://github.com/kashifmahmud/CBM/Data_fi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7B796E-6BBA-E34A-B56C-5012CD886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1</Pages>
  <Words>4058</Words>
  <Characters>23134</Characters>
  <Application>Microsoft Macintosh Word</Application>
  <DocSecurity>0</DocSecurity>
  <Lines>192</Lines>
  <Paragraphs>54</Paragraphs>
  <ScaleCrop>false</ScaleCrop>
  <Company>WSU</Company>
  <LinksUpToDate>false</LinksUpToDate>
  <CharactersWithSpaces>27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Mahmud</dc:creator>
  <cp:keywords/>
  <dc:description/>
  <cp:lastModifiedBy>Kashif Mahmud</cp:lastModifiedBy>
  <cp:revision>12</cp:revision>
  <cp:lastPrinted>2016-10-20T01:27:00Z</cp:lastPrinted>
  <dcterms:created xsi:type="dcterms:W3CDTF">2017-01-12T05:11:00Z</dcterms:created>
  <dcterms:modified xsi:type="dcterms:W3CDTF">2017-01-15T08:52:00Z</dcterms:modified>
</cp:coreProperties>
</file>